
<file path=[Content_Types].xml><?xml version="1.0" encoding="utf-8"?>
<Types xmlns="http://schemas.openxmlformats.org/package/2006/content-types">
  <Default Extension="png" ContentType="image/png"/>
  <Default Extension="svg" ContentType="image/svg+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31862A" w14:textId="77777777" w:rsidR="009812D8" w:rsidRDefault="00252759" w:rsidP="00627ADE">
      <w:pPr>
        <w:pStyle w:val="Titel"/>
        <w:jc w:val="left"/>
      </w:pPr>
      <w:sdt>
        <w:sdtPr>
          <w:alias w:val="Titel"/>
          <w:tag w:val=""/>
          <w:id w:val="-926260788"/>
          <w:placeholder>
            <w:docPart w:val="325C27C7913142F98554ACF19EF77F9B"/>
          </w:placeholder>
          <w:dataBinding w:prefixMappings="xmlns:ns0='http://purl.org/dc/elements/1.1/' xmlns:ns1='http://schemas.openxmlformats.org/package/2006/metadata/core-properties' " w:xpath="/ns1:coreProperties[1]/ns0:title[1]" w:storeItemID="{6C3C8BC8-F283-45AE-878A-BAB7291924A1}"/>
          <w:text/>
        </w:sdtPr>
        <w:sdtEndPr/>
        <w:sdtContent>
          <w:r w:rsidR="00860DDA">
            <w:t>UV 5.8 – Modellieren</w:t>
          </w:r>
          <w:r w:rsidR="00D57131">
            <w:t xml:space="preserve"> einfacher Zusammenhänge: Fermi-</w:t>
          </w:r>
          <w:r w:rsidR="00860DDA">
            <w:t>Aufgaben</w:t>
          </w:r>
        </w:sdtContent>
      </w:sdt>
    </w:p>
    <w:p w14:paraId="4AF4B3ED" w14:textId="77777777" w:rsidR="009812D8" w:rsidRDefault="00BF1AB3">
      <w:pPr>
        <w:rPr>
          <w:rStyle w:val="SchwacheHervorhebung"/>
        </w:rPr>
      </w:pPr>
      <w:r>
        <w:rPr>
          <w:rStyle w:val="SchwacheHervorhebung"/>
        </w:rPr>
        <w:t>Unterrichtsvorhaben zum KLP GYM SI Mathematik 2019</w:t>
      </w:r>
    </w:p>
    <w:p w14:paraId="28A76D8E" w14:textId="77777777" w:rsidR="009812D8" w:rsidRPr="0088141F" w:rsidRDefault="009812D8">
      <w:bookmarkStart w:id="0" w:name="_Kurzbeschreibung"/>
      <w:bookmarkEnd w:id="0"/>
    </w:p>
    <w:p w14:paraId="3A22ADFD" w14:textId="77777777" w:rsidR="009812D8" w:rsidRPr="0088141F" w:rsidRDefault="00D57131">
      <w:r>
        <w:t>Januar 2020</w:t>
      </w:r>
    </w:p>
    <w:p w14:paraId="5F798EBC" w14:textId="77777777" w:rsidR="009812D8" w:rsidRDefault="00BF1AB3">
      <w:pPr>
        <w:pStyle w:val="berschrift1"/>
      </w:pPr>
      <w:bookmarkStart w:id="1" w:name="_Kurzbeschreibung_1"/>
      <w:bookmarkEnd w:id="1"/>
      <w:r>
        <w:t>Kurzbeschreibung</w:t>
      </w:r>
    </w:p>
    <w:p w14:paraId="5565BB9B" w14:textId="77777777" w:rsidR="00D57131" w:rsidRDefault="00BF1AB3" w:rsidP="001B61BB">
      <w:pPr>
        <w:pStyle w:val="Kurzbeschreibung"/>
      </w:pPr>
      <w:r>
        <w:t xml:space="preserve">Mathematisches Modellieren als übergeordneter Prozess benötigt vielfältige Strategien, von denen in diesem Unterrichtsvorhaben insbesondere das </w:t>
      </w:r>
      <w:r w:rsidRPr="00D57131">
        <w:rPr>
          <w:i/>
        </w:rPr>
        <w:t>Treffen von Annahmen und Vereinfachungen</w:t>
      </w:r>
      <w:r>
        <w:t xml:space="preserve"> </w:t>
      </w:r>
      <w:r w:rsidR="00D57131">
        <w:t xml:space="preserve">sowie </w:t>
      </w:r>
      <w:r>
        <w:t xml:space="preserve">das </w:t>
      </w:r>
      <w:r w:rsidRPr="00D57131">
        <w:rPr>
          <w:i/>
        </w:rPr>
        <w:t>kritische Bewerten</w:t>
      </w:r>
      <w:r>
        <w:t xml:space="preserve"> der im Modell erzielten Ergebnisse ausgebaut werden soll. </w:t>
      </w:r>
    </w:p>
    <w:p w14:paraId="3ADB0612" w14:textId="77777777" w:rsidR="009812D8" w:rsidRDefault="00BF1AB3" w:rsidP="001B61BB">
      <w:pPr>
        <w:pStyle w:val="Kurzbeschreibung"/>
      </w:pPr>
      <w:r>
        <w:t>Das offene Aufgabenformat der Fermi-Aufgaben ermöglicht es zum einen, dass Schülerinnen</w:t>
      </w:r>
      <w:r w:rsidR="0088141F">
        <w:t xml:space="preserve"> und Schüler</w:t>
      </w:r>
      <w:r>
        <w:t xml:space="preserve"> Mathematik in ihrer Umwelt wahrnehmen und auch eigene Fragen formulieren können. Zum anderen können </w:t>
      </w:r>
      <w:r w:rsidR="00C55FB0">
        <w:t>s</w:t>
      </w:r>
      <w:r>
        <w:t>ie erfa</w:t>
      </w:r>
      <w:r w:rsidR="00D57131">
        <w:t xml:space="preserve">hren, </w:t>
      </w:r>
      <w:r w:rsidR="00D57131" w:rsidRPr="001B61BB">
        <w:t>dass</w:t>
      </w:r>
      <w:r w:rsidR="00D57131">
        <w:t xml:space="preserve"> sie ihre Fragen mith</w:t>
      </w:r>
      <w:r>
        <w:t xml:space="preserve">ilfe von Mathematik </w:t>
      </w:r>
      <w:r w:rsidR="00C55FB0">
        <w:t>–</w:t>
      </w:r>
      <w:r>
        <w:t xml:space="preserve"> hier durch Abschätzungen und proportionales Schließen – selber beantworten können. Das Modellieren liefert darüber hinaus auch Anlass, Ergebnisse unvoreingenommen und kritisch zu hinterfragen und getroffene Annahmen ggf. mehrmals und systematisch zu überarbeiten. </w:t>
      </w:r>
    </w:p>
    <w:p w14:paraId="7F84B56E" w14:textId="77777777" w:rsidR="009812D8" w:rsidRDefault="00BF1AB3" w:rsidP="001B61BB">
      <w:pPr>
        <w:pStyle w:val="Kurzbeschreibung"/>
      </w:pPr>
      <w:r>
        <w:t xml:space="preserve">Dabei wird </w:t>
      </w:r>
      <w:r w:rsidR="00CF6AE8">
        <w:t xml:space="preserve">hier </w:t>
      </w:r>
      <w:r>
        <w:t xml:space="preserve">ein Schwerpunkt auf Fermi-Aufgaben gelegt, bei denen Zusammenhänge zwischen Größen für die Schülerinnen und Schüler relativ einfach zugänglich sind, so dass </w:t>
      </w:r>
      <w:r w:rsidR="00CF6AE8">
        <w:t xml:space="preserve">die Aufmerksamkeit auf </w:t>
      </w:r>
      <w:r w:rsidRPr="00244982">
        <w:rPr>
          <w:i/>
        </w:rPr>
        <w:t>Strategien</w:t>
      </w:r>
      <w:r>
        <w:t xml:space="preserve"> </w:t>
      </w:r>
      <w:r w:rsidR="00CF6AE8">
        <w:t>gelenkt wird</w:t>
      </w:r>
      <w:r>
        <w:t xml:space="preserve">. Weitere z.T. komplexere Fermi-Aufgaben eignen sich, die Modellierungs- und Problemlösestrategien zu festigen und zu vertiefen. </w:t>
      </w:r>
    </w:p>
    <w:p w14:paraId="21313573" w14:textId="77777777" w:rsidR="003A686A" w:rsidRDefault="00252759" w:rsidP="003A686A">
      <w:pPr>
        <w:pStyle w:val="berschrift1"/>
      </w:pPr>
      <w:hyperlink r:id="rId8" w:anchor="_Das_Unterrichtsvorhaben_&quot;" w:history="1">
        <w:r w:rsidR="003A686A">
          <w:rPr>
            <w:rStyle w:val="Internetverknpfung"/>
          </w:rPr>
          <w:t>Das Unterrichtsvorhaben</w:t>
        </w:r>
      </w:hyperlink>
      <w:r w:rsidR="003A686A">
        <w:t xml:space="preserve"> im Überblick</w:t>
      </w:r>
    </w:p>
    <w:p w14:paraId="77DC333F" w14:textId="77777777" w:rsidR="003A686A" w:rsidRDefault="003A686A" w:rsidP="003A686A">
      <w:r w:rsidRPr="007D6AB7">
        <w:t>Zeitbedarf:</w:t>
      </w:r>
      <w:r>
        <w:t xml:space="preserve"> ca. 8 Unterrichtsstunden</w:t>
      </w:r>
    </w:p>
    <w:p w14:paraId="55A6FA1C" w14:textId="77777777" w:rsidR="003A686A" w:rsidRPr="00860DDA" w:rsidRDefault="003A686A" w:rsidP="003A686A">
      <w:pPr>
        <w:numPr>
          <w:ilvl w:val="0"/>
          <w:numId w:val="25"/>
        </w:numPr>
      </w:pPr>
      <w:r w:rsidRPr="00860DDA">
        <w:t>Unterrichtseinheit: 8 km Stau auf der A2 bei Dortmund – Annahmen treffen</w:t>
      </w:r>
      <w:r>
        <w:t xml:space="preserve"> im</w:t>
      </w:r>
      <w:r w:rsidRPr="00860DDA">
        <w:t xml:space="preserve"> Problemlöseprozess (2 </w:t>
      </w:r>
      <w:r>
        <w:t>U.-Std.</w:t>
      </w:r>
      <w:r w:rsidRPr="00860DDA">
        <w:t>)</w:t>
      </w:r>
    </w:p>
    <w:p w14:paraId="01D5F8B1" w14:textId="77777777" w:rsidR="003A686A" w:rsidRPr="00860DDA" w:rsidRDefault="003A686A" w:rsidP="003A686A">
      <w:pPr>
        <w:numPr>
          <w:ilvl w:val="0"/>
          <w:numId w:val="25"/>
        </w:numPr>
      </w:pPr>
      <w:r w:rsidRPr="00860DDA">
        <w:t xml:space="preserve">Unterrichtseinheit: </w:t>
      </w:r>
      <w:r>
        <w:t xml:space="preserve">Schülerinnen und Schüler </w:t>
      </w:r>
      <w:r w:rsidRPr="00860DDA">
        <w:t>stellen eigene Fragen zur Stausituation und wenden die Lösungs</w:t>
      </w:r>
      <w:r>
        <w:t xml:space="preserve">- und </w:t>
      </w:r>
      <w:r w:rsidRPr="00860DDA">
        <w:t>Modellierungsstrategie</w:t>
      </w:r>
      <w:r>
        <w:t>n</w:t>
      </w:r>
      <w:r w:rsidRPr="00860DDA">
        <w:t xml:space="preserve"> erneut an – Variation der Staufrage (2 </w:t>
      </w:r>
      <w:r>
        <w:t>U.-Std.</w:t>
      </w:r>
      <w:r w:rsidRPr="00860DDA">
        <w:t>)</w:t>
      </w:r>
    </w:p>
    <w:p w14:paraId="08B23CBA" w14:textId="77777777" w:rsidR="003A686A" w:rsidRPr="00860DDA" w:rsidRDefault="003A686A" w:rsidP="003A686A">
      <w:pPr>
        <w:numPr>
          <w:ilvl w:val="0"/>
          <w:numId w:val="25"/>
        </w:numPr>
      </w:pPr>
      <w:r w:rsidRPr="00860DDA">
        <w:t xml:space="preserve">Unterrichtseinheit: </w:t>
      </w:r>
      <w:r>
        <w:t xml:space="preserve">Festigung und Vertiefung </w:t>
      </w:r>
      <w:r w:rsidRPr="00860DDA">
        <w:t xml:space="preserve">der </w:t>
      </w:r>
      <w:r>
        <w:t xml:space="preserve">erarbeiteten </w:t>
      </w:r>
      <w:r w:rsidRPr="00860DDA">
        <w:t>Lösungs</w:t>
      </w:r>
      <w:r>
        <w:t xml:space="preserve">- und </w:t>
      </w:r>
      <w:r w:rsidRPr="00860DDA">
        <w:t>Modellierungsstrategie</w:t>
      </w:r>
      <w:r>
        <w:t>n</w:t>
      </w:r>
      <w:r w:rsidRPr="00860DDA">
        <w:t xml:space="preserve"> (2 </w:t>
      </w:r>
      <w:r>
        <w:t>U.-Std.</w:t>
      </w:r>
      <w:r w:rsidRPr="00860DDA">
        <w:t>)</w:t>
      </w:r>
    </w:p>
    <w:p w14:paraId="38D0554F" w14:textId="77777777" w:rsidR="003A686A" w:rsidRPr="00860DDA" w:rsidRDefault="003A686A" w:rsidP="003A686A">
      <w:pPr>
        <w:numPr>
          <w:ilvl w:val="0"/>
          <w:numId w:val="25"/>
        </w:numPr>
      </w:pPr>
      <w:r w:rsidRPr="00860DDA">
        <w:t>Unterrichtseinheit: „Ein tropfender Wasserhahn kann pro Tag bis zu 100 Liter Wasser verschwenden – Kann das stimmen?</w:t>
      </w:r>
      <w:r>
        <w:t xml:space="preserve">“ </w:t>
      </w:r>
      <w:r w:rsidRPr="00860DDA">
        <w:t xml:space="preserve">(2 </w:t>
      </w:r>
      <w:r>
        <w:t>U.-Std.</w:t>
      </w:r>
      <w:r w:rsidRPr="00860DDA">
        <w:t xml:space="preserve">) </w:t>
      </w:r>
    </w:p>
    <w:p w14:paraId="2B6588D7" w14:textId="77777777" w:rsidR="003A686A" w:rsidRPr="003A686A" w:rsidRDefault="003A686A" w:rsidP="003A686A"/>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531"/>
        <w:gridCol w:w="1530"/>
        <w:gridCol w:w="1530"/>
        <w:gridCol w:w="1531"/>
        <w:gridCol w:w="1530"/>
        <w:gridCol w:w="1528"/>
      </w:tblGrid>
      <w:tr w:rsidR="009812D8" w:rsidRPr="001B61BB" w14:paraId="3C2E524A" w14:textId="77777777" w:rsidTr="003A686A">
        <w:trPr>
          <w:trHeight w:val="567"/>
        </w:trPr>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3F5FCB" w14:textId="151A3CFB" w:rsidR="009812D8" w:rsidRPr="001B61BB" w:rsidRDefault="00BF1AB3" w:rsidP="001B61BB">
            <w:pPr>
              <w:pStyle w:val="Orientierungsleiste"/>
            </w:pPr>
            <w:r w:rsidRPr="001B61BB">
              <w:lastRenderedPageBreak/>
              <w:t>Kurz</w:t>
            </w:r>
            <w:r w:rsidRPr="001B61BB">
              <w:softHyphen/>
              <w:t>beschreibung</w:t>
            </w:r>
          </w:p>
        </w:tc>
        <w:tc>
          <w:tcPr>
            <w:tcW w:w="1530" w:type="dxa"/>
            <w:tcBorders>
              <w:top w:val="single" w:sz="4" w:space="0" w:color="000000"/>
              <w:left w:val="single" w:sz="4" w:space="0" w:color="000000"/>
              <w:bottom w:val="single" w:sz="4" w:space="0" w:color="000000"/>
              <w:right w:val="single" w:sz="4" w:space="0" w:color="000000"/>
            </w:tcBorders>
            <w:shd w:val="clear" w:color="auto" w:fill="000000"/>
            <w:vAlign w:val="center"/>
          </w:tcPr>
          <w:p w14:paraId="274AD7B9" w14:textId="77777777" w:rsidR="009812D8" w:rsidRPr="001B61BB" w:rsidRDefault="003A686A" w:rsidP="001B61BB">
            <w:pPr>
              <w:pStyle w:val="Orientierungsleiste"/>
            </w:pPr>
            <w:r w:rsidRPr="001B61BB">
              <w:t>Zielsetzung</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29A1D" w14:textId="3BF380D5" w:rsidR="009812D8" w:rsidRPr="001B61BB" w:rsidRDefault="00BF1AB3" w:rsidP="001B61BB">
            <w:pPr>
              <w:pStyle w:val="Orientierungsleiste"/>
            </w:pPr>
            <w:r w:rsidRPr="001B61BB">
              <w:t>Didaktische Hinweise</w:t>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1F366E" w14:textId="7BFD884A" w:rsidR="009812D8" w:rsidRPr="001B61BB" w:rsidRDefault="00BF1AB3" w:rsidP="001B61BB">
            <w:pPr>
              <w:pStyle w:val="Orientierungsleiste"/>
            </w:pPr>
            <w:r w:rsidRPr="001B61BB">
              <w:t>Durchführung</w:t>
            </w:r>
          </w:p>
        </w:tc>
        <w:tc>
          <w:tcPr>
            <w:tcW w:w="153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780961" w14:textId="21BA8860" w:rsidR="009812D8" w:rsidRPr="001B61BB" w:rsidRDefault="00BF1AB3" w:rsidP="001B61BB">
            <w:pPr>
              <w:pStyle w:val="Orientierungsleiste"/>
            </w:pPr>
            <w:r w:rsidRPr="001B61BB">
              <w:t>Material</w:t>
            </w:r>
          </w:p>
        </w:tc>
        <w:tc>
          <w:tcPr>
            <w:tcW w:w="15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0CABF8" w14:textId="30159E22" w:rsidR="009812D8" w:rsidRPr="001B61BB" w:rsidRDefault="00BF1AB3" w:rsidP="001B61BB">
            <w:pPr>
              <w:pStyle w:val="Orientierungsleiste"/>
            </w:pPr>
            <w:r w:rsidRPr="001B61BB">
              <w:t>Literatur</w:t>
            </w:r>
            <w:bookmarkStart w:id="2" w:name="_Das_Unterrichtsvorhaben_%E2%80%9EBr%C3%"/>
            <w:bookmarkStart w:id="3" w:name="_Das_Unterrichtsvorhaben_%E2%80%9ETester"/>
            <w:bookmarkEnd w:id="2"/>
            <w:bookmarkEnd w:id="3"/>
          </w:p>
        </w:tc>
      </w:tr>
    </w:tbl>
    <w:p w14:paraId="5817AAD6" w14:textId="77777777" w:rsidR="00D855AC" w:rsidRDefault="00D855AC" w:rsidP="00D855AC">
      <w:pPr>
        <w:pStyle w:val="berschrift1"/>
      </w:pPr>
      <w:bookmarkStart w:id="4" w:name="_Didaktische_Hinweise_2"/>
      <w:bookmarkStart w:id="5" w:name="_Didaktische_Hinweise_1"/>
      <w:bookmarkEnd w:id="4"/>
      <w:bookmarkEnd w:id="5"/>
      <w:r>
        <w:t>Zielsetzung</w:t>
      </w:r>
    </w:p>
    <w:p w14:paraId="1F01B84C" w14:textId="77777777" w:rsidR="00233AAD" w:rsidRDefault="008F31C9" w:rsidP="00D855AC">
      <w:r>
        <w:t xml:space="preserve">Dieses Unterrichtsvorhaben konkretisiert </w:t>
      </w:r>
      <w:r w:rsidR="00233AAD">
        <w:t xml:space="preserve">eine mögliche </w:t>
      </w:r>
      <w:r>
        <w:t xml:space="preserve">Umsetzung des schulinternen Lehrplans Mathematik, der auf dem Kernlehrplan Gymnasium SI Mathematik </w:t>
      </w:r>
      <w:r>
        <w:fldChar w:fldCharType="begin"/>
      </w:r>
      <w:r>
        <w:instrText>ADDIN CITAVI.PLACEHOLDER 84cc7ab6-61ef-4587-a722-c841e6bd8050 PFBsYWNlaG9sZGVyPg0KICA8QWRkSW5WZXJzaW9uPjUuNy4xLjA8L0FkZEluVmVyc2lvbj4NCiAgPElkPjg0Y2M3YWI2LTYxZWYtNDU4Ny1hNzIyLWM4NDFlNmJkODA1MDwvSWQ+DQogIDxFbnRyaWVzPg0KICAgIDxFbnRyeT4NCiAgICAgIDxJZD5lYWYwYjRiOS1jMDA5LTQwN2MtYjg3Ny0xNzJhMGQxMjk5OTI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fldChar w:fldCharType="separate"/>
      </w:r>
      <w:r>
        <w:t>(Ministerium für Schule und Bildung des Landes Nordrhein-Westfalen, 2019)</w:t>
      </w:r>
      <w:r>
        <w:fldChar w:fldCharType="end"/>
      </w:r>
      <w:r>
        <w:t xml:space="preserve"> basiert. </w:t>
      </w:r>
    </w:p>
    <w:p w14:paraId="20080C4F" w14:textId="77777777" w:rsidR="008F31C9" w:rsidRDefault="00233AAD" w:rsidP="00D855AC">
      <w:r>
        <w:t xml:space="preserve">Die in der Tabelle aufgeführten Kompetenzerwartungen des Kernlehrplans sind Schwerpunkte der Kompetenzentwicklung in diesem Unterrichtsvorhaben. </w:t>
      </w:r>
    </w:p>
    <w:tbl>
      <w:tblPr>
        <w:tblW w:w="5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8"/>
        <w:gridCol w:w="4301"/>
        <w:gridCol w:w="2835"/>
      </w:tblGrid>
      <w:tr w:rsidR="00D855AC" w:rsidRPr="00D855AC" w14:paraId="4CE67E14" w14:textId="77777777" w:rsidTr="003A686A">
        <w:trPr>
          <w:cantSplit/>
          <w:trHeight w:val="557"/>
        </w:trPr>
        <w:tc>
          <w:tcPr>
            <w:tcW w:w="938" w:type="pct"/>
          </w:tcPr>
          <w:p w14:paraId="6FCCFE39" w14:textId="77777777" w:rsidR="00D855AC" w:rsidRPr="00D855AC" w:rsidRDefault="00D855AC" w:rsidP="00336971">
            <w:pPr>
              <w:suppressAutoHyphens/>
              <w:spacing w:before="80" w:after="0" w:line="276" w:lineRule="auto"/>
              <w:jc w:val="left"/>
              <w:rPr>
                <w:rFonts w:ascii="Calibri Light" w:eastAsia="Calibri" w:hAnsi="Calibri Light" w:cs="Times New Roman"/>
                <w:i/>
                <w:sz w:val="20"/>
                <w:lang w:eastAsia="en-US"/>
              </w:rPr>
            </w:pPr>
            <w:r w:rsidRPr="00D855AC">
              <w:rPr>
                <w:rFonts w:ascii="Calibri Light" w:eastAsia="Calibri" w:hAnsi="Calibri Light" w:cs="Times New Roman"/>
                <w:i/>
                <w:sz w:val="20"/>
                <w:lang w:eastAsia="en-US"/>
              </w:rPr>
              <w:t>Funktionen</w:t>
            </w:r>
          </w:p>
          <w:p w14:paraId="2641D482" w14:textId="77777777" w:rsidR="00D855AC" w:rsidRPr="00D855AC" w:rsidRDefault="00D855AC" w:rsidP="00233AAD">
            <w:pPr>
              <w:spacing w:after="160" w:line="259" w:lineRule="auto"/>
              <w:contextualSpacing/>
              <w:jc w:val="left"/>
              <w:rPr>
                <w:rFonts w:ascii="Calibri Light" w:eastAsia="Calibri" w:hAnsi="Calibri Light" w:cs="Times New Roman"/>
                <w:sz w:val="20"/>
                <w:lang w:eastAsia="en-US"/>
              </w:rPr>
            </w:pPr>
            <w:r w:rsidRPr="00D855AC">
              <w:rPr>
                <w:rFonts w:ascii="Calibri Light" w:eastAsia="Calibri" w:hAnsi="Calibri Light" w:cs="Calibri"/>
                <w:sz w:val="20"/>
                <w:lang w:eastAsia="en-US"/>
              </w:rPr>
              <w:t>Zusammenhang</w:t>
            </w:r>
            <w:r w:rsidRPr="00D855AC">
              <w:rPr>
                <w:rFonts w:ascii="Calibri Light" w:eastAsia="Calibri" w:hAnsi="Calibri Light" w:cs="Times New Roman"/>
                <w:sz w:val="20"/>
                <w:lang w:eastAsia="en-US"/>
              </w:rPr>
              <w:t xml:space="preserve"> zwischen Größen: Diagra</w:t>
            </w:r>
            <w:r>
              <w:rPr>
                <w:rFonts w:ascii="Calibri Light" w:eastAsia="Calibri" w:hAnsi="Calibri Light" w:cs="Times New Roman"/>
                <w:sz w:val="20"/>
                <w:lang w:eastAsia="en-US"/>
              </w:rPr>
              <w:t>mm, Tabelle, Wortform, Maßstab</w:t>
            </w:r>
          </w:p>
        </w:tc>
        <w:tc>
          <w:tcPr>
            <w:tcW w:w="2448" w:type="pct"/>
          </w:tcPr>
          <w:p w14:paraId="4682462F" w14:textId="77777777" w:rsidR="00D855AC" w:rsidRPr="00D855AC" w:rsidRDefault="00D855AC" w:rsidP="00336971">
            <w:pPr>
              <w:suppressAutoHyphens/>
              <w:spacing w:before="80" w:after="0" w:line="22" w:lineRule="atLeast"/>
              <w:jc w:val="left"/>
              <w:rPr>
                <w:rFonts w:ascii="Calibri Light" w:eastAsia="Calibri" w:hAnsi="Calibri Light" w:cs="Times New Roman"/>
                <w:i/>
                <w:sz w:val="20"/>
                <w:lang w:eastAsia="en-US"/>
              </w:rPr>
            </w:pPr>
            <w:r w:rsidRPr="00D855AC">
              <w:rPr>
                <w:rFonts w:ascii="Calibri Light" w:eastAsia="Calibri" w:hAnsi="Calibri Light" w:cs="Times New Roman"/>
                <w:i/>
                <w:sz w:val="20"/>
                <w:lang w:eastAsia="en-US"/>
              </w:rPr>
              <w:t>Konkretisierte Kompetenzerwartungen</w:t>
            </w:r>
          </w:p>
          <w:p w14:paraId="0ECB5371" w14:textId="77777777" w:rsidR="003A686A" w:rsidRPr="003A686A" w:rsidRDefault="003A686A" w:rsidP="003A686A">
            <w:pPr>
              <w:spacing w:line="22" w:lineRule="atLeas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Ari-14)</w:t>
            </w:r>
            <w:r w:rsidRPr="003A686A">
              <w:rPr>
                <w:rFonts w:ascii="Calibri Light" w:eastAsia="Calibri" w:hAnsi="Calibri Light" w:cs="Tahoma"/>
                <w:kern w:val="20"/>
                <w:sz w:val="20"/>
                <w:szCs w:val="20"/>
                <w:lang w:eastAsia="en-US"/>
              </w:rPr>
              <w:tab/>
              <w:t>führen Grundrechenarten in unterschiedlichen Darstellungen sowohl im Kopf als auch schriftlich durch und stellen Rechenschritte nachvollziehbar dar,</w:t>
            </w:r>
          </w:p>
          <w:p w14:paraId="294CCBC7"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Fkt-1) beschreiben den Zusammenhang zwischen zwei Größen mithilfe von Worten, Diagrammen und Tabellen,</w:t>
            </w:r>
          </w:p>
          <w:p w14:paraId="02324DD7" w14:textId="77777777" w:rsidR="003A686A" w:rsidRPr="003A686A" w:rsidRDefault="003A686A" w:rsidP="003A686A">
            <w:pPr>
              <w:spacing w:before="80" w:after="0" w:line="22" w:lineRule="atLeast"/>
              <w:jc w:val="left"/>
              <w:rPr>
                <w:rFonts w:ascii="Calibri Light" w:eastAsia="Calibri" w:hAnsi="Calibri Light" w:cs="Times New Roman"/>
                <w:i/>
                <w:sz w:val="20"/>
                <w:lang w:eastAsia="en-US"/>
              </w:rPr>
            </w:pPr>
            <w:r w:rsidRPr="003A686A">
              <w:rPr>
                <w:rFonts w:ascii="Calibri Light" w:eastAsia="Calibri" w:hAnsi="Calibri Light" w:cs="Times New Roman"/>
                <w:i/>
                <w:sz w:val="20"/>
                <w:lang w:eastAsia="en-US"/>
              </w:rPr>
              <w:t>Prozessbezogene Kompetenzerwartungen</w:t>
            </w:r>
          </w:p>
          <w:p w14:paraId="5EE0DB97"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 xml:space="preserve"> (Mod-1) erfassen reale Situationen und beschreiben diese mit Worten und Skizzen,</w:t>
            </w:r>
          </w:p>
          <w:p w14:paraId="73550952"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Mod-2)</w:t>
            </w:r>
            <w:r w:rsidRPr="003A686A">
              <w:rPr>
                <w:rFonts w:ascii="Calibri Light" w:eastAsia="Calibri" w:hAnsi="Calibri Light" w:cs="Tahoma"/>
                <w:kern w:val="20"/>
                <w:sz w:val="20"/>
                <w:szCs w:val="20"/>
                <w:lang w:eastAsia="en-US"/>
              </w:rPr>
              <w:tab/>
              <w:t xml:space="preserve"> stellen eigene Fragen zu realen Situationen, die mithilfe mathematischer Kenntnisse und Fertigkeiten beantwortet werden können, </w:t>
            </w:r>
          </w:p>
          <w:p w14:paraId="20537AFD"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Mod-4)</w:t>
            </w:r>
            <w:r w:rsidRPr="003A686A">
              <w:rPr>
                <w:rFonts w:ascii="Calibri Light" w:eastAsia="Calibri" w:hAnsi="Calibri Light" w:cs="Tahoma"/>
                <w:kern w:val="20"/>
                <w:sz w:val="20"/>
                <w:szCs w:val="20"/>
                <w:lang w:eastAsia="en-US"/>
              </w:rPr>
              <w:tab/>
              <w:t xml:space="preserve"> übersetzen reale Situationen in mathematische Modelle </w:t>
            </w:r>
            <w:r w:rsidRPr="003A686A">
              <w:rPr>
                <w:rFonts w:ascii="Calibri Light" w:eastAsia="Calibri" w:hAnsi="Calibri Light" w:cs="Tahoma"/>
                <w:i/>
                <w:color w:val="808080"/>
                <w:kern w:val="20"/>
                <w:sz w:val="20"/>
                <w:szCs w:val="20"/>
                <w:lang w:eastAsia="en-US"/>
              </w:rPr>
              <w:t>bzw. wählen geeignete Modelle aus und nutzen geeignete Darstellungen</w:t>
            </w:r>
            <w:r w:rsidRPr="003A686A">
              <w:rPr>
                <w:rFonts w:ascii="Calibri Light" w:eastAsia="Calibri" w:hAnsi="Calibri Light" w:cs="Tahoma"/>
                <w:kern w:val="20"/>
                <w:sz w:val="20"/>
                <w:szCs w:val="20"/>
                <w:lang w:eastAsia="en-US"/>
              </w:rPr>
              <w:t xml:space="preserve">, </w:t>
            </w:r>
          </w:p>
          <w:p w14:paraId="3DA1FA7A"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Mod-6)</w:t>
            </w:r>
            <w:r w:rsidRPr="003A686A">
              <w:rPr>
                <w:rFonts w:ascii="Calibri Light" w:eastAsia="Calibri" w:hAnsi="Calibri Light" w:cs="Tahoma"/>
                <w:kern w:val="20"/>
                <w:sz w:val="20"/>
                <w:szCs w:val="20"/>
                <w:lang w:eastAsia="en-US"/>
              </w:rPr>
              <w:tab/>
              <w:t xml:space="preserve"> erarbeiten mithilfe mathematischer Kenntnisse und Fertigkeiten Lösungen innerhalb des mathematischen Modells,</w:t>
            </w:r>
          </w:p>
          <w:p w14:paraId="0A12E780"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Mod-7)</w:t>
            </w:r>
            <w:r w:rsidRPr="003A686A">
              <w:rPr>
                <w:rFonts w:ascii="Calibri Light" w:eastAsia="Calibri" w:hAnsi="Calibri Light" w:cs="Tahoma"/>
                <w:kern w:val="20"/>
                <w:sz w:val="20"/>
                <w:szCs w:val="20"/>
                <w:lang w:eastAsia="en-US"/>
              </w:rPr>
              <w:tab/>
              <w:t xml:space="preserve"> beziehen erarbeitete Lösungen auf die reale Situation </w:t>
            </w:r>
            <w:r w:rsidRPr="003A686A">
              <w:rPr>
                <w:rFonts w:ascii="Calibri Light" w:eastAsia="Calibri" w:hAnsi="Calibri Light" w:cs="Tahoma"/>
                <w:i/>
                <w:color w:val="808080"/>
                <w:kern w:val="20"/>
                <w:sz w:val="20"/>
                <w:szCs w:val="20"/>
                <w:lang w:eastAsia="en-US"/>
              </w:rPr>
              <w:t>und interpretieren diese als Antwort auf die Fragestellung</w:t>
            </w:r>
            <w:r w:rsidRPr="003A686A">
              <w:rPr>
                <w:rFonts w:ascii="Calibri Light" w:eastAsia="Calibri" w:hAnsi="Calibri Light" w:cs="Tahoma"/>
                <w:kern w:val="20"/>
                <w:sz w:val="20"/>
                <w:szCs w:val="20"/>
                <w:lang w:eastAsia="en-US"/>
              </w:rPr>
              <w:t xml:space="preserve">, </w:t>
            </w:r>
          </w:p>
          <w:p w14:paraId="1247D06D"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Mod-8)</w:t>
            </w:r>
            <w:r w:rsidRPr="003A686A">
              <w:rPr>
                <w:rFonts w:ascii="Calibri Light" w:eastAsia="Calibri" w:hAnsi="Calibri Light" w:cs="Tahoma"/>
                <w:kern w:val="20"/>
                <w:sz w:val="20"/>
                <w:szCs w:val="20"/>
                <w:lang w:eastAsia="en-US"/>
              </w:rPr>
              <w:tab/>
              <w:t xml:space="preserve"> überprüfen Lösungen auf ihre Plausibilität in realen Situationen,</w:t>
            </w:r>
          </w:p>
          <w:p w14:paraId="68139E8B"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 xml:space="preserve">(Kom-1) entnehmen und strukturieren Informationen aus mathematikhaltigen Texten und Darstellungen, </w:t>
            </w:r>
          </w:p>
          <w:p w14:paraId="53B61622" w14:textId="77777777" w:rsidR="003A686A" w:rsidRPr="003A686A"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Kom-5) verbalisieren eigene Denkprozesse und beschreiben eigene Lösungswege,</w:t>
            </w:r>
          </w:p>
          <w:p w14:paraId="0B7BF5D0" w14:textId="77777777" w:rsidR="00D855AC" w:rsidRPr="00D855AC" w:rsidRDefault="003A686A" w:rsidP="003A686A">
            <w:pPr>
              <w:spacing w:after="40" w:line="22" w:lineRule="atLeast"/>
              <w:ind w:left="170" w:hanging="170"/>
              <w:jc w:val="left"/>
              <w:rPr>
                <w:rFonts w:ascii="Calibri Light" w:eastAsia="Calibri" w:hAnsi="Calibri Light" w:cs="Tahoma"/>
                <w:kern w:val="20"/>
                <w:sz w:val="20"/>
                <w:szCs w:val="20"/>
                <w:lang w:eastAsia="en-US"/>
              </w:rPr>
            </w:pPr>
            <w:r w:rsidRPr="003A686A">
              <w:rPr>
                <w:rFonts w:ascii="Calibri Light" w:eastAsia="Calibri" w:hAnsi="Calibri Light" w:cs="Tahoma"/>
                <w:kern w:val="20"/>
                <w:sz w:val="20"/>
                <w:szCs w:val="20"/>
                <w:lang w:eastAsia="en-US"/>
              </w:rPr>
              <w:t>(Kom-8) dokumentieren Arbeitsschritte nachvollziehbar und präsentieren diese.</w:t>
            </w:r>
          </w:p>
        </w:tc>
        <w:tc>
          <w:tcPr>
            <w:tcW w:w="1614" w:type="pct"/>
          </w:tcPr>
          <w:p w14:paraId="2D91EFC6" w14:textId="77777777" w:rsidR="00D855AC" w:rsidRPr="00D855AC" w:rsidRDefault="00D855AC" w:rsidP="00336971">
            <w:pPr>
              <w:suppressAutoHyphens/>
              <w:spacing w:before="80" w:after="0" w:line="22" w:lineRule="atLeast"/>
              <w:jc w:val="left"/>
              <w:rPr>
                <w:rFonts w:ascii="Calibri" w:eastAsia="Calibri" w:hAnsi="Calibri" w:cs="Times New Roman"/>
                <w:i/>
                <w:sz w:val="20"/>
                <w:lang w:eastAsia="en-US"/>
              </w:rPr>
            </w:pPr>
            <w:r w:rsidRPr="00D855AC">
              <w:rPr>
                <w:rFonts w:ascii="Calibri Light" w:eastAsia="Calibri" w:hAnsi="Calibri Light" w:cs="Times New Roman"/>
                <w:i/>
                <w:sz w:val="20"/>
                <w:lang w:eastAsia="en-US"/>
              </w:rPr>
              <w:t>Zur Umsetzung</w:t>
            </w:r>
          </w:p>
          <w:p w14:paraId="52A85625" w14:textId="77777777" w:rsidR="00D855AC" w:rsidRPr="00536347" w:rsidRDefault="00D855AC" w:rsidP="00536347">
            <w:pPr>
              <w:pStyle w:val="Listenabsatz"/>
              <w:numPr>
                <w:ilvl w:val="0"/>
                <w:numId w:val="34"/>
              </w:numPr>
              <w:spacing w:after="160" w:line="22" w:lineRule="atLeast"/>
              <w:contextualSpacing/>
              <w:jc w:val="left"/>
              <w:rPr>
                <w:rFonts w:ascii="Calibri Light" w:eastAsia="Calibri" w:hAnsi="Calibri Light" w:cs="Times New Roman"/>
                <w:sz w:val="20"/>
                <w:lang w:eastAsia="en-US"/>
              </w:rPr>
            </w:pPr>
            <w:r w:rsidRPr="00536347">
              <w:rPr>
                <w:rFonts w:ascii="Calibri Light" w:eastAsia="Calibri" w:hAnsi="Calibri Light" w:cs="Times New Roman"/>
                <w:sz w:val="20"/>
                <w:lang w:eastAsia="en-US"/>
              </w:rPr>
              <w:t>Modellierungsaspekte durch offene Aufgabenstellungen, Fermi-Aufgaben und angemessen komplexe Sachsituationen motivieren.</w:t>
            </w:r>
          </w:p>
          <w:p w14:paraId="1EFDB3C4" w14:textId="77777777" w:rsidR="00D855AC" w:rsidRPr="00536347" w:rsidRDefault="00D855AC" w:rsidP="00536347">
            <w:pPr>
              <w:pStyle w:val="Listenabsatz"/>
              <w:numPr>
                <w:ilvl w:val="0"/>
                <w:numId w:val="34"/>
              </w:numPr>
              <w:spacing w:after="160" w:line="22" w:lineRule="atLeast"/>
              <w:contextualSpacing/>
              <w:jc w:val="left"/>
              <w:rPr>
                <w:rFonts w:ascii="Calibri Light" w:eastAsia="Calibri" w:hAnsi="Calibri Light" w:cs="Times New Roman"/>
                <w:sz w:val="20"/>
                <w:lang w:eastAsia="en-US"/>
              </w:rPr>
            </w:pPr>
            <w:r w:rsidRPr="00536347">
              <w:rPr>
                <w:rFonts w:ascii="Calibri Light" w:eastAsia="Calibri" w:hAnsi="Calibri Light" w:cs="Times New Roman"/>
                <w:sz w:val="20"/>
                <w:lang w:eastAsia="en-US"/>
              </w:rPr>
              <w:t xml:space="preserve">Erweitern der Lösungsstrategien aus </w:t>
            </w:r>
            <w:r w:rsidRPr="00536347">
              <w:rPr>
                <w:rFonts w:ascii="Calibri" w:eastAsia="Calibri" w:hAnsi="Calibri" w:cs="Calibri"/>
                <w:sz w:val="20"/>
                <w:lang w:eastAsia="en-US"/>
              </w:rPr>
              <w:t>←</w:t>
            </w:r>
            <w:r w:rsidRPr="00536347">
              <w:rPr>
                <w:rFonts w:ascii="Calibri Light" w:eastAsia="Calibri" w:hAnsi="Calibri Light" w:cs="Times New Roman"/>
                <w:sz w:val="20"/>
                <w:lang w:eastAsia="en-US"/>
              </w:rPr>
              <w:t>5.3 auf einfache, reale Sachzusammenhänge</w:t>
            </w:r>
          </w:p>
          <w:p w14:paraId="05E63661" w14:textId="77777777" w:rsidR="00D855AC" w:rsidRPr="00536347" w:rsidRDefault="00D855AC" w:rsidP="00536347">
            <w:pPr>
              <w:pStyle w:val="Listenabsatz"/>
              <w:numPr>
                <w:ilvl w:val="0"/>
                <w:numId w:val="34"/>
              </w:numPr>
              <w:spacing w:after="160" w:line="22" w:lineRule="atLeast"/>
              <w:contextualSpacing/>
              <w:jc w:val="left"/>
              <w:rPr>
                <w:rFonts w:ascii="Calibri Light" w:eastAsia="Calibri" w:hAnsi="Calibri Light" w:cs="Times New Roman"/>
                <w:sz w:val="20"/>
                <w:lang w:eastAsia="en-US"/>
              </w:rPr>
            </w:pPr>
            <w:r w:rsidRPr="00536347">
              <w:rPr>
                <w:rFonts w:ascii="Calibri Light" w:eastAsia="Calibri" w:hAnsi="Calibri Light" w:cs="Times New Roman"/>
                <w:sz w:val="20"/>
                <w:lang w:eastAsia="en-US"/>
              </w:rPr>
              <w:t xml:space="preserve">Plausibilität der Annahmen überprüfen: Kann das stimmen? Sind die getroffenen Annahmen geeignet? </w:t>
            </w:r>
          </w:p>
          <w:p w14:paraId="6BC0E859" w14:textId="77777777" w:rsidR="00D855AC" w:rsidRPr="00536347" w:rsidRDefault="00D855AC" w:rsidP="00536347">
            <w:pPr>
              <w:pStyle w:val="Listenabsatz"/>
              <w:numPr>
                <w:ilvl w:val="0"/>
                <w:numId w:val="34"/>
              </w:numPr>
              <w:spacing w:after="160" w:line="22" w:lineRule="atLeast"/>
              <w:contextualSpacing/>
              <w:jc w:val="left"/>
              <w:rPr>
                <w:rFonts w:ascii="Calibri Light" w:eastAsia="Calibri" w:hAnsi="Calibri Light" w:cs="Times New Roman"/>
                <w:sz w:val="20"/>
                <w:lang w:eastAsia="en-US"/>
              </w:rPr>
            </w:pPr>
            <w:r w:rsidRPr="00536347">
              <w:rPr>
                <w:rFonts w:ascii="Calibri Light" w:eastAsia="Calibri" w:hAnsi="Calibri Light" w:cs="Times New Roman"/>
                <w:sz w:val="20"/>
                <w:lang w:eastAsia="en-US"/>
              </w:rPr>
              <w:t>Schriftliche Division aufbauend auf ←LP Primarstufe</w:t>
            </w:r>
          </w:p>
          <w:p w14:paraId="629E989D" w14:textId="77777777" w:rsidR="00D855AC" w:rsidRPr="00D855AC" w:rsidRDefault="00D855AC" w:rsidP="00336971">
            <w:pPr>
              <w:suppressAutoHyphens/>
              <w:spacing w:before="80" w:after="0" w:line="22" w:lineRule="atLeast"/>
              <w:jc w:val="left"/>
              <w:rPr>
                <w:rFonts w:ascii="Calibri Light" w:eastAsia="Calibri" w:hAnsi="Calibri Light" w:cs="Times New Roman"/>
                <w:i/>
                <w:sz w:val="20"/>
                <w:lang w:eastAsia="en-US"/>
              </w:rPr>
            </w:pPr>
            <w:r w:rsidRPr="00D855AC">
              <w:rPr>
                <w:rFonts w:ascii="Calibri Light" w:eastAsia="Calibri" w:hAnsi="Calibri Light" w:cs="Times New Roman"/>
                <w:i/>
                <w:sz w:val="20"/>
                <w:lang w:eastAsia="en-US"/>
              </w:rPr>
              <w:t>Zur Erweiterung und Vertiefung</w:t>
            </w:r>
          </w:p>
          <w:p w14:paraId="7951A9A8" w14:textId="6971F92E" w:rsidR="00D855AC" w:rsidRPr="00536347" w:rsidRDefault="00A00447" w:rsidP="00536347">
            <w:pPr>
              <w:pStyle w:val="Listenabsatz"/>
              <w:numPr>
                <w:ilvl w:val="0"/>
                <w:numId w:val="35"/>
              </w:numPr>
              <w:spacing w:after="160" w:line="22" w:lineRule="atLeast"/>
              <w:contextualSpacing/>
              <w:jc w:val="left"/>
              <w:rPr>
                <w:rFonts w:ascii="Calibri Light" w:eastAsia="Calibri" w:hAnsi="Calibri Light" w:cs="Times New Roman"/>
                <w:sz w:val="20"/>
                <w:lang w:eastAsia="en-US"/>
              </w:rPr>
            </w:pPr>
            <w:r>
              <w:rPr>
                <w:rFonts w:ascii="Calibri Light" w:eastAsia="Calibri" w:hAnsi="Calibri Light" w:cs="Times New Roman"/>
                <w:sz w:val="20"/>
                <w:lang w:eastAsia="en-US"/>
              </w:rPr>
              <w:t xml:space="preserve">Vor dem Hintergrund </w:t>
            </w:r>
            <w:r w:rsidR="00D855AC" w:rsidRPr="00536347">
              <w:rPr>
                <w:rFonts w:ascii="Calibri Light" w:eastAsia="Calibri" w:hAnsi="Calibri Light" w:cs="Times New Roman"/>
                <w:sz w:val="20"/>
                <w:lang w:eastAsia="en-US"/>
              </w:rPr>
              <w:t xml:space="preserve">der Stellenwerttafel für Größen kann bereits die Addition und Subtraktion mit Komma durchgeführt werden →6.5. </w:t>
            </w:r>
          </w:p>
        </w:tc>
      </w:tr>
    </w:tbl>
    <w:p w14:paraId="417F9C68" w14:textId="77777777" w:rsidR="009812D8" w:rsidRDefault="00BF1AB3">
      <w:r>
        <w:br w:type="page"/>
      </w:r>
    </w:p>
    <w:tbl>
      <w:tblPr>
        <w:tblW w:w="91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532"/>
        <w:gridCol w:w="1531"/>
        <w:gridCol w:w="1531"/>
        <w:gridCol w:w="1532"/>
        <w:gridCol w:w="1531"/>
        <w:gridCol w:w="1529"/>
      </w:tblGrid>
      <w:tr w:rsidR="009812D8" w:rsidRPr="003A686A" w14:paraId="6DD2FE21" w14:textId="77777777">
        <w:trPr>
          <w:trHeight w:val="567"/>
        </w:trPr>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A02523" w14:textId="77777777" w:rsidR="009812D8" w:rsidRPr="003A686A" w:rsidRDefault="00252759" w:rsidP="001B61BB">
            <w:pPr>
              <w:pStyle w:val="Orientierungsleiste"/>
            </w:pPr>
            <w:hyperlink w:anchor="_Kurzbeschreibung_1">
              <w:r w:rsidR="00BF1AB3" w:rsidRPr="003A686A">
                <w:t>Kurz</w:t>
              </w:r>
              <w:r w:rsidR="00BF1AB3" w:rsidRPr="003A686A">
                <w:softHyphen/>
                <w:t>beschreibung</w:t>
              </w:r>
            </w:hyperlink>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BD8403" w14:textId="77777777" w:rsidR="009812D8" w:rsidRPr="003A686A" w:rsidRDefault="003A686A" w:rsidP="001B61BB">
            <w:pPr>
              <w:pStyle w:val="Orientierungsleiste"/>
            </w:pPr>
            <w:r w:rsidRPr="003A686A">
              <w:t>Zielsetzung</w:t>
            </w:r>
          </w:p>
        </w:tc>
        <w:tc>
          <w:tcPr>
            <w:tcW w:w="1531" w:type="dxa"/>
            <w:tcBorders>
              <w:top w:val="single" w:sz="4" w:space="0" w:color="000000"/>
              <w:left w:val="single" w:sz="4" w:space="0" w:color="000000"/>
              <w:bottom w:val="single" w:sz="4" w:space="0" w:color="000000"/>
              <w:right w:val="single" w:sz="4" w:space="0" w:color="000000"/>
            </w:tcBorders>
            <w:shd w:val="clear" w:color="auto" w:fill="000000" w:themeFill="text1"/>
            <w:vAlign w:val="center"/>
          </w:tcPr>
          <w:p w14:paraId="427E27D4" w14:textId="77777777" w:rsidR="009812D8" w:rsidRPr="003A686A" w:rsidRDefault="00252759" w:rsidP="001B61BB">
            <w:pPr>
              <w:pStyle w:val="Orientierungsleiste"/>
            </w:pPr>
            <w:hyperlink w:anchor="_Didaktische_Hinweise_2">
              <w:r w:rsidR="00BF1AB3" w:rsidRPr="003A686A">
                <w:t>Didaktische Hinweise</w:t>
              </w:r>
            </w:hyperlink>
          </w:p>
        </w:tc>
        <w:tc>
          <w:tcPr>
            <w:tcW w:w="153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CAC774" w14:textId="77777777" w:rsidR="009812D8" w:rsidRPr="003A686A" w:rsidRDefault="00252759" w:rsidP="001B61BB">
            <w:pPr>
              <w:pStyle w:val="Orientierungsleiste"/>
            </w:pPr>
            <w:hyperlink w:anchor="_Hinweise_zur_Unterrichtsdurchführun_2">
              <w:r w:rsidR="00BF1AB3" w:rsidRPr="003A686A">
                <w:t>Durchführung</w:t>
              </w:r>
            </w:hyperlink>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52AC5F" w14:textId="441FB874" w:rsidR="009812D8" w:rsidRPr="003A686A" w:rsidRDefault="00BF1AB3" w:rsidP="001B61BB">
            <w:pPr>
              <w:pStyle w:val="Orientierungsleiste"/>
            </w:pPr>
            <w:r w:rsidRPr="003A686A">
              <w:t>Material</w:t>
            </w:r>
          </w:p>
        </w:tc>
        <w:tc>
          <w:tcPr>
            <w:tcW w:w="152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AB7C79" w14:textId="77777777" w:rsidR="009812D8" w:rsidRPr="003A686A" w:rsidRDefault="00252759" w:rsidP="001B61BB">
            <w:pPr>
              <w:pStyle w:val="Orientierungsleiste"/>
            </w:pPr>
            <w:hyperlink w:anchor="_Weiterführende_Literatur_2">
              <w:r w:rsidR="00BF1AB3" w:rsidRPr="003A686A">
                <w:t>Literatur</w:t>
              </w:r>
            </w:hyperlink>
          </w:p>
        </w:tc>
      </w:tr>
    </w:tbl>
    <w:p w14:paraId="526C1F77" w14:textId="77777777" w:rsidR="009812D8" w:rsidRDefault="00BF1AB3">
      <w:pPr>
        <w:pStyle w:val="berschrift1"/>
      </w:pPr>
      <w:r>
        <w:t>Didaktische Hinweise</w:t>
      </w:r>
    </w:p>
    <w:p w14:paraId="18FFEC3A" w14:textId="77777777" w:rsidR="009812D8" w:rsidRDefault="00D90039" w:rsidP="00D90039">
      <w:r>
        <w:t xml:space="preserve">In diesem Unterrichtsvorhaben erfahren die Schülerinnen und Schüler unmittelbar die Nutzbarkeit mathematischer Strategien im Alltag. </w:t>
      </w:r>
      <w:r w:rsidR="00BF1AB3">
        <w:t>So geht es zum einen darum</w:t>
      </w:r>
      <w:r w:rsidR="003C541C">
        <w:t>,</w:t>
      </w:r>
      <w:r w:rsidR="00BF1AB3">
        <w:t xml:space="preserve"> Mathematik in der Umwelt wahrzunehmen. Zum anderen soll Mathematik als Werkzeug zum Beantworten authentischer und realitätsbezogener Fragestellungen erkannt werden. Offene Aufgabenformate – wie z.B. auch Fermi-Aufgaben – bieten dabei Anlass zum Fragenstellen, zum Schätzen, Messen, Umwandeln von Maßeinheiten und Überschlagen</w:t>
      </w:r>
      <w:r w:rsidR="008E1FF2">
        <w:t xml:space="preserve"> </w:t>
      </w:r>
      <w:r w:rsidR="008E1FF2">
        <w:fldChar w:fldCharType="begin"/>
      </w:r>
      <w:r w:rsidR="008E1FF2">
        <w:instrText>ADDIN CITAVI.PLACEHOLDER 6102c9d6-3311-4496-a177-dab7a06004d9 PFBsYWNlaG9sZGVyPg0KICA8QWRkSW5WZXJzaW9uPjUuNy4xLjA8L0FkZEluVmVyc2lvbj4NCiAgPElkPjYxMDJjOWQ2LTMzMTEtNDQ5Ni1hMTc3LWRhYjdhMDYwMDRkOTwvSWQ+DQogIDxFbnRyaWVzPg0KICAgIDxFbnRyeT4NCiAgICAgIDxJZD5iYThhMDNjOC0yNzNmLTRkZWUtOWM2Yi1iZWE0MDI0Yjg5MzU8L0lkPg0KICAgICAgPFByZWZpeD52Z2wuIDwvUHJlZml4Pg0KICAgICAgPFJlZmVyZW5jZUlkPjZkZmU5ODdlLTZlYmMtNDQwMi1iZWFjLWE0NDZhODQ4MjQ0MT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xjaHRlciAmYW1wOyBIZW5uLCAyMDE1KTwvVGV4dD4NCiAgICA8L1RleHRVbml0Pg0KICA8L1RleHRVbml0cz4NCjwvUGxhY2Vob2xkZXI+</w:instrText>
      </w:r>
      <w:r w:rsidR="008E1FF2">
        <w:fldChar w:fldCharType="separate"/>
      </w:r>
      <w:bookmarkStart w:id="6" w:name="_CTVP0016102c9d633114496a177dab7a06004d9"/>
      <w:r w:rsidR="008E1FF2">
        <w:t>(vgl. Büchter &amp; Henn, 2015)</w:t>
      </w:r>
      <w:bookmarkEnd w:id="6"/>
      <w:r w:rsidR="008E1FF2">
        <w:fldChar w:fldCharType="end"/>
      </w:r>
      <w:r w:rsidR="00BF1AB3">
        <w:t>.</w:t>
      </w:r>
      <w:r w:rsidR="00860DDA">
        <w:t xml:space="preserve"> </w:t>
      </w:r>
    </w:p>
    <w:p w14:paraId="2D16384D" w14:textId="77777777" w:rsidR="00272142" w:rsidRDefault="00BF1AB3">
      <w:r>
        <w:t xml:space="preserve">Eine große Hürde besteht für </w:t>
      </w:r>
      <w:r w:rsidR="00860DDA">
        <w:t xml:space="preserve">Schülerinnen und Schüler </w:t>
      </w:r>
      <w:r>
        <w:t>bei offenen Aufgaben darin, selbstständig Annahmen zu treffen</w:t>
      </w:r>
      <w:r w:rsidR="003214F3">
        <w:t xml:space="preserve"> </w:t>
      </w:r>
      <w:r w:rsidR="003214F3">
        <w:fldChar w:fldCharType="begin"/>
      </w:r>
      <w:r w:rsidR="003214F3">
        <w:instrText>ADDIN CITAVI.PLACEHOLDER 63878b11-3d58-4a7f-9903-983aaac6b441 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HcmVlcnMgJmFtcDsgVmVyc2NoYWZmZWwgaW4gQmx1bSwgR2FsYnJhaXRoICZhbXA7IE5pc3MsIDIwMDYsIFMuIDIxOS0yMjQpPC9UZXh0Pg0KICAgIDwvVGV4dFVuaXQ+DQogIDwvVGV4dFVuaXRzPg0KPC9QbGFjZWhvbGRlcj4=</w:instrText>
      </w:r>
      <w:r w:rsidR="003214F3">
        <w:fldChar w:fldCharType="separate"/>
      </w:r>
      <w:bookmarkStart w:id="7" w:name="_CTVP00163878b113d584a7f9903983aaac6b441"/>
      <w:r w:rsidR="003214F3">
        <w:t>(Vgl. Greers &amp; Verschaffel in Blum, Galbraith &amp; Niss, 2006, S. 219-224)</w:t>
      </w:r>
      <w:bookmarkEnd w:id="7"/>
      <w:r w:rsidR="003214F3">
        <w:fldChar w:fldCharType="end"/>
      </w:r>
      <w:r w:rsidR="00D90039">
        <w:t>. Mith</w:t>
      </w:r>
      <w:r>
        <w:t>ilfe von Skizzen können die Schülerinnen</w:t>
      </w:r>
      <w:r w:rsidR="003C541C">
        <w:t xml:space="preserve"> und Schüler</w:t>
      </w:r>
      <w:r>
        <w:t xml:space="preserve"> beim Bilden eines Realmodells unterstützt werden, eigene Vorstellungen veranschaulichen und fehlende Angaben identifizieren. Das Abschätzen von Größen, das Kommunizieren über getroffene Annahmen und das Präsentieren von Lösungswegen ermöglicht auch einen kooperativen Zugang zum Validieren der eigenen Lösung. Daran kann dann ein Überarbeiten des eigenen Modells bzw. der Annahmen anknüpfen und zu einer Verfeinerung des Modells führen. Fachlich-inhaltlich können die </w:t>
      </w:r>
      <w:r w:rsidR="00D855AC">
        <w:t xml:space="preserve">Schülerinnen und Schüler </w:t>
      </w:r>
      <w:r>
        <w:t xml:space="preserve">behutsam an proportionale Zusammenhänge und Darstellungsmöglichkeiten wie Skizze, Tabelle und graphische Darstellung herangeführt werden. Einfache Dreisatz-Überlegungen </w:t>
      </w:r>
      <w:r w:rsidR="00D855AC">
        <w:t xml:space="preserve">sind </w:t>
      </w:r>
      <w:r>
        <w:t>typischerweise auch schon aus der Grundschule</w:t>
      </w:r>
      <w:r w:rsidR="00D855AC">
        <w:t xml:space="preserve"> bekannt</w:t>
      </w:r>
      <w:r>
        <w:t xml:space="preserve">. </w:t>
      </w:r>
    </w:p>
    <w:p w14:paraId="487AA389" w14:textId="77777777" w:rsidR="009812D8" w:rsidRDefault="001B61BB">
      <w:r>
        <w:rPr>
          <w:noProof/>
        </w:rPr>
        <mc:AlternateContent>
          <mc:Choice Requires="wps">
            <w:drawing>
              <wp:anchor distT="0" distB="0" distL="114300" distR="114300" simplePos="0" relativeHeight="251666432" behindDoc="0" locked="0" layoutInCell="1" allowOverlap="1" wp14:anchorId="61EC9C32" wp14:editId="4D3103B4">
                <wp:simplePos x="0" y="0"/>
                <wp:positionH relativeFrom="column">
                  <wp:posOffset>956945</wp:posOffset>
                </wp:positionH>
                <wp:positionV relativeFrom="paragraph">
                  <wp:posOffset>2776855</wp:posOffset>
                </wp:positionV>
                <wp:extent cx="3658870" cy="457200"/>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58870" cy="457200"/>
                        </a:xfrm>
                        <a:prstGeom prst="rect">
                          <a:avLst/>
                        </a:prstGeom>
                        <a:solidFill>
                          <a:prstClr val="white"/>
                        </a:solidFill>
                        <a:ln>
                          <a:noFill/>
                        </a:ln>
                        <a:effectLst/>
                      </wps:spPr>
                      <wps:txbx>
                        <w:txbxContent>
                          <w:p w14:paraId="3AECBC17" w14:textId="77777777" w:rsidR="00336971" w:rsidRPr="007A122E" w:rsidRDefault="00336971" w:rsidP="001B61BB">
                            <w:pPr>
                              <w:pStyle w:val="Beschriftung"/>
                              <w:rPr>
                                <w:rFonts w:cs="Arial"/>
                                <w:noProof/>
                              </w:rPr>
                            </w:pPr>
                            <w:r>
                              <w:t xml:space="preserve">Abbildung </w:t>
                            </w:r>
                            <w:r w:rsidR="00252759">
                              <w:fldChar w:fldCharType="begin"/>
                            </w:r>
                            <w:r w:rsidR="00252759">
                              <w:instrText xml:space="preserve"> SEQ Abbildung \* ARABIC </w:instrText>
                            </w:r>
                            <w:r w:rsidR="00252759">
                              <w:fldChar w:fldCharType="separate"/>
                            </w:r>
                            <w:r w:rsidR="003E4179">
                              <w:rPr>
                                <w:noProof/>
                              </w:rPr>
                              <w:t>1</w:t>
                            </w:r>
                            <w:r w:rsidR="00252759">
                              <w:rPr>
                                <w:noProof/>
                              </w:rPr>
                              <w:fldChar w:fldCharType="end"/>
                            </w:r>
                            <w:r>
                              <w:t>: Opera</w:t>
                            </w:r>
                            <w:r w:rsidR="008B5E1E">
                              <w:t xml:space="preserve">tionsverständnis bei Lernstand, </w:t>
                            </w:r>
                            <w:r w:rsidR="008B5E1E">
                              <w:br/>
                              <w:t>Quelle:</w:t>
                            </w:r>
                            <w:r>
                              <w:t xml:space="preserve"> </w:t>
                            </w:r>
                            <w:r>
                              <w:fldChar w:fldCharType="begin"/>
                            </w:r>
                            <w:r w:rsidR="008B5E1E">
                              <w:instrText>ADDIN CITAVI.PLACEHOLDER 022ca7d2-ee94-4315-a104-baf121f6a213 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bnN0aXR1dCBmw7xyIEJpbGR1bmdzYW5hbHlzZW4gQmFkZW4tV8O8cnR0ZW1iZXJnLCAyMDE4PC9UZXh0Pg0KICAgIDwvVGV4dFVuaXQ+DQogIDwvVGV4dFVuaXRzPg0KPC9QbGFjZWhvbGRlcj4=</w:instrText>
                            </w:r>
                            <w:r>
                              <w:fldChar w:fldCharType="separate"/>
                            </w:r>
                            <w:bookmarkStart w:id="8" w:name="_CTVP001022ca7d2ee944315a104baf121f6a213"/>
                            <w:r w:rsidR="008B5E1E">
                              <w:t>Institut für Bildungsanalysen Baden-</w:t>
                            </w:r>
                            <w:r w:rsidR="008B5E1E" w:rsidRPr="001B61BB">
                              <w:t>Württemberg</w:t>
                            </w:r>
                            <w:r w:rsidR="008B5E1E">
                              <w:t>, 2018</w:t>
                            </w:r>
                            <w:bookmarkEnd w:id="8"/>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E4E1C2" id="_x0000_t202" coordsize="21600,21600" o:spt="202" path="m,l,21600r21600,l21600,xe">
                <v:stroke joinstyle="miter"/>
                <v:path gradientshapeok="t" o:connecttype="rect"/>
              </v:shapetype>
              <v:shape id="Textfeld 1" o:spid="_x0000_s1026" type="#_x0000_t202" style="position:absolute;left:0;text-align:left;margin-left:75.35pt;margin-top:218.65pt;width:288.1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" stroked="f">
                <v:textbox inset="0,0,0,0">
                  <w:txbxContent>
                    <w:p w:rsidR="00336971" w:rsidRPr="007A122E" w:rsidRDefault="00336971" w:rsidP="001B61BB">
                      <w:pPr>
                        <w:pStyle w:val="Beschriftung"/>
                        <w:rPr>
                          <w:rFonts w:cs="Arial"/>
                          <w:noProof/>
                        </w:rPr>
                      </w:pPr>
                      <w:r>
                        <w:t xml:space="preserve">Abbildung </w:t>
                      </w:r>
                      <w:r w:rsidR="00BC7C83">
                        <w:fldChar w:fldCharType="begin"/>
                      </w:r>
                      <w:r w:rsidR="00BC7C83">
                        <w:instrText xml:space="preserve"> SEQ Abbildung \* ARABIC </w:instrText>
                      </w:r>
                      <w:r w:rsidR="00BC7C83">
                        <w:fldChar w:fldCharType="separate"/>
                      </w:r>
                      <w:r w:rsidR="003E4179">
                        <w:rPr>
                          <w:noProof/>
                        </w:rPr>
                        <w:t>1</w:t>
                      </w:r>
                      <w:r w:rsidR="00BC7C83">
                        <w:rPr>
                          <w:noProof/>
                        </w:rPr>
                        <w:fldChar w:fldCharType="end"/>
                      </w:r>
                      <w:r>
                        <w:t>: Opera</w:t>
                      </w:r>
                      <w:r w:rsidR="008B5E1E">
                        <w:t xml:space="preserve">tionsverständnis bei Lernstand, </w:t>
                      </w:r>
                      <w:r w:rsidR="008B5E1E">
                        <w:br/>
                        <w:t>Quelle:</w:t>
                      </w:r>
                      <w:r>
                        <w:t xml:space="preserve"> </w:t>
                      </w:r>
                      <w:r>
                        <w:fldChar w:fldCharType="begin"/>
                      </w:r>
                      <w:r w:rsidR="008B5E1E">
                        <w:instrText>ADDIN CITAVI.PLACEHOLDER 022ca7d2-ee94-4315-a104-baf121f6a213 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bnN0aXR1dCBmw7xyIEJpbGR1bmdzYW5hbHlzZW4gQmFkZW4tV8O8cnR0ZW1iZXJnLCAyMDE4PC9UZXh0Pg0KICAgIDwvVGV4dFVuaXQ+DQogIDwvVGV4dFVuaXRzPg0KPC9QbGFjZWhvbGRlcj4=</w:instrText>
                      </w:r>
                      <w:r>
                        <w:fldChar w:fldCharType="separate"/>
                      </w:r>
                      <w:bookmarkStart w:id="9" w:name="_CTVP001022ca7d2ee944315a104baf121f6a213"/>
                      <w:r w:rsidR="008B5E1E">
                        <w:t>Institut für Bildungsanalysen Baden-</w:t>
                      </w:r>
                      <w:r w:rsidR="008B5E1E" w:rsidRPr="001B61BB">
                        <w:t>Württemberg</w:t>
                      </w:r>
                      <w:r w:rsidR="008B5E1E">
                        <w:t>, 2018</w:t>
                      </w:r>
                      <w:bookmarkEnd w:id="9"/>
                      <w:r>
                        <w:fldChar w:fldCharType="end"/>
                      </w:r>
                      <w:r>
                        <w:t xml:space="preserve"> </w:t>
                      </w:r>
                    </w:p>
                  </w:txbxContent>
                </v:textbox>
                <w10:wrap type="topAndBottom"/>
              </v:shape>
            </w:pict>
          </mc:Fallback>
        </mc:AlternateContent>
      </w:r>
      <w:r>
        <w:rPr>
          <w:noProof/>
        </w:rPr>
        <w:drawing>
          <wp:anchor distT="0" distB="0" distL="114300" distR="114300" simplePos="0" relativeHeight="251668480" behindDoc="0" locked="0" layoutInCell="1" allowOverlap="1" wp14:anchorId="6C67EC8D" wp14:editId="69EAC718">
            <wp:simplePos x="0" y="0"/>
            <wp:positionH relativeFrom="column">
              <wp:posOffset>1080770</wp:posOffset>
            </wp:positionH>
            <wp:positionV relativeFrom="paragraph">
              <wp:posOffset>1224280</wp:posOffset>
            </wp:positionV>
            <wp:extent cx="3599815" cy="1544955"/>
            <wp:effectExtent l="0" t="0" r="63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99815" cy="154495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BF1AB3">
        <w:t xml:space="preserve">Im Zusammenhang mit Sachaufgaben haben sich strukturelle Hilfen als lohnend herausgestellt, welche die Lehrkraft adaptiv zur Verfügung stellen kann. </w:t>
      </w:r>
      <w:r w:rsidR="00E87EFF">
        <w:t xml:space="preserve">Von den </w:t>
      </w:r>
      <w:r w:rsidR="00D855AC">
        <w:t xml:space="preserve">Schülerinnen und Schülern </w:t>
      </w:r>
      <w:r w:rsidR="00E87EFF">
        <w:t>sind bei Modellierungsaufgaben zwei Übersetzungsprozesse zu leisten</w:t>
      </w:r>
      <w:r w:rsidR="00750BBA">
        <w:t xml:space="preserve"> (vgl. Abbildung 1)</w:t>
      </w:r>
      <w:r w:rsidR="00E87EFF">
        <w:t xml:space="preserve">: </w:t>
      </w:r>
      <w:r w:rsidR="00632C78">
        <w:t>Z</w:t>
      </w:r>
      <w:r w:rsidR="00E87EFF">
        <w:t>um einen muss die reale Situation in ein Situationsmodell übertragen werden</w:t>
      </w:r>
      <w:r w:rsidR="00632C78">
        <w:t>, z</w:t>
      </w:r>
      <w:r w:rsidR="00E87EFF">
        <w:t xml:space="preserve">um anderen muss das Situationsmodell angemessen mathematisiert werden. </w:t>
      </w:r>
      <w:r w:rsidR="00BF1AB3">
        <w:t xml:space="preserve">Damit ergeben sich </w:t>
      </w:r>
      <w:r w:rsidR="00BF1AB3">
        <w:rPr>
          <w:i/>
        </w:rPr>
        <w:t>Differenzierungsmöglichkeiten</w:t>
      </w:r>
      <w:r w:rsidR="00BF1AB3">
        <w:t xml:space="preserve"> auf der Ebene gestufter Hilfen zu d</w:t>
      </w:r>
      <w:r w:rsidR="00750BBA">
        <w:t xml:space="preserve">iesen </w:t>
      </w:r>
      <w:r w:rsidR="00BF1AB3">
        <w:t>Überset</w:t>
      </w:r>
      <w:r w:rsidR="00003AD5">
        <w:t>zungsprozessen</w:t>
      </w:r>
      <w:r w:rsidR="00750BBA">
        <w:t>.</w:t>
      </w:r>
    </w:p>
    <w:p w14:paraId="23E09623" w14:textId="77777777" w:rsidR="009812D8" w:rsidRDefault="00C65095" w:rsidP="00107869">
      <w:r>
        <w:t>Veranschaulichung</w:t>
      </w:r>
      <w:r w:rsidR="00BF1AB3">
        <w:t xml:space="preserve"> k</w:t>
      </w:r>
      <w:r w:rsidR="000C7C14">
        <w:t>önnen</w:t>
      </w:r>
      <w:r w:rsidR="00BF1AB3">
        <w:t xml:space="preserve"> in den verschiedenen Phasen des Lern- und Unterrichtsprozesses hilfreich sein: So können die </w:t>
      </w:r>
      <w:r w:rsidR="00003AD5">
        <w:t>Lernende</w:t>
      </w:r>
      <w:r w:rsidR="00D855AC">
        <w:t>n</w:t>
      </w:r>
      <w:r w:rsidR="00003AD5">
        <w:t xml:space="preserve"> </w:t>
      </w:r>
      <w:r w:rsidR="000C7C14">
        <w:t xml:space="preserve">beispielsweise </w:t>
      </w:r>
      <w:r w:rsidR="00BF1AB3">
        <w:t xml:space="preserve">dazu angehalten werden, </w:t>
      </w:r>
      <w:r w:rsidR="00D855AC">
        <w:t>i</w:t>
      </w:r>
      <w:r w:rsidR="00BF1AB3">
        <w:t xml:space="preserve">hre Ideen nicht nur sprachlich, sondern auch enaktiv-handelnd darzustellen. Dies ist insbesondere auch bei </w:t>
      </w:r>
      <w:r w:rsidR="00D855AC">
        <w:t xml:space="preserve">Schülerinnen und Schülern </w:t>
      </w:r>
      <w:r w:rsidR="00BF1AB3">
        <w:t xml:space="preserve">mit (bildungs-) sprachlichen Schwächen sinnvoll. Im Übergang zu einer Skizze und daran anschließend zur mathematischen Operation erfahren die </w:t>
      </w:r>
      <w:r w:rsidR="00D855AC">
        <w:t xml:space="preserve">Lernenden </w:t>
      </w:r>
      <w:r w:rsidR="00BF1AB3">
        <w:t xml:space="preserve">Vorteile der mathematischen Sprache. </w:t>
      </w:r>
    </w:p>
    <w:p w14:paraId="79EC8E9C" w14:textId="77777777" w:rsidR="009812D8" w:rsidRDefault="00BF1AB3" w:rsidP="00D90039">
      <w:r>
        <w:t xml:space="preserve">Offene Aufgaben haben oft selbst-differenzierenden Charakter, weil die </w:t>
      </w:r>
      <w:r w:rsidR="00D855AC">
        <w:t xml:space="preserve">Schülerinnen und Schüler </w:t>
      </w:r>
      <w:r>
        <w:t xml:space="preserve">den Detailgrad der Modellierung und damit die Komplexität der Aufgabe selber bestimmen. Dieser Vorteil wird insbesondere bei der Aufgabe zum Einstieg genutzt. </w:t>
      </w:r>
      <w:r w:rsidR="000E2CA4">
        <w:t>D</w:t>
      </w:r>
      <w:r w:rsidR="008C79BB">
        <w:t xml:space="preserve">ie Frage </w:t>
      </w:r>
      <w:r w:rsidR="008C79BB">
        <w:lastRenderedPageBreak/>
        <w:t>„</w:t>
      </w:r>
      <w:r w:rsidR="008C79BB" w:rsidRPr="00107869">
        <w:rPr>
          <w:i/>
        </w:rPr>
        <w:t>Wie viele Fahrzeuge stehen in einem Stau?</w:t>
      </w:r>
      <w:r w:rsidR="008C79BB">
        <w:t xml:space="preserve">“ ist </w:t>
      </w:r>
      <w:r w:rsidR="00D90039">
        <w:t xml:space="preserve">im Zusammenhang mit </w:t>
      </w:r>
      <w:r w:rsidR="008C79BB">
        <w:t xml:space="preserve">Modellierungsüberlegungen schon vielfach </w:t>
      </w:r>
      <w:r w:rsidR="00D90039">
        <w:t xml:space="preserve">in der Fachdidaktik diskutiert worden </w:t>
      </w:r>
      <w:r w:rsidR="00C65095">
        <w:fldChar w:fldCharType="begin"/>
      </w:r>
      <w:r w:rsidR="008E1FF2">
        <w:instrText>ADDIN CITAVI.PLACEHOLDER 45211a29-c568-484d-8f38-b14313055852 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XRqYSBNYWHDnywgMjAwNTsgUGV0ZXItS29vcCwgMjAwMyk8L1RleHQ+DQogICAgPC9UZXh0VW5pdD4NCiAgPC9UZXh0VW5pdHM+DQo8L1BsYWNlaG9sZGVyPg==</w:instrText>
      </w:r>
      <w:r w:rsidR="00C65095">
        <w:fldChar w:fldCharType="separate"/>
      </w:r>
      <w:bookmarkStart w:id="9" w:name="_CTVP00145211a29c568484d8f38b14313055852"/>
      <w:r w:rsidR="008E1FF2">
        <w:t>(Katja Maaß, 2005; Peter-Koop, 2003)</w:t>
      </w:r>
      <w:bookmarkEnd w:id="9"/>
      <w:r w:rsidR="00C65095">
        <w:fldChar w:fldCharType="end"/>
      </w:r>
      <w:r w:rsidR="008C79BB">
        <w:t>. Eine</w:t>
      </w:r>
      <w:r w:rsidR="00107869">
        <w:t xml:space="preserve"> </w:t>
      </w:r>
      <w:r w:rsidR="00775F3F">
        <w:t>ausführliche</w:t>
      </w:r>
      <w:r w:rsidR="008C79BB">
        <w:t xml:space="preserve"> </w:t>
      </w:r>
      <w:r w:rsidR="00107869">
        <w:t xml:space="preserve">Darstellung dazu findet man </w:t>
      </w:r>
      <w:r w:rsidR="006F64E1">
        <w:t>in</w:t>
      </w:r>
      <w:r w:rsidR="00632C78">
        <w:t>nerhalb</w:t>
      </w:r>
      <w:r w:rsidR="006F64E1">
        <w:t xml:space="preserve"> der ISTRON Schriftenreihe </w:t>
      </w:r>
      <w:r w:rsidR="006F64E1">
        <w:fldChar w:fldCharType="begin"/>
      </w:r>
      <w:r w:rsidR="00652773">
        <w:instrText>ADDIN CITAVI.PLACEHOLDER d7656961-a74d-4c9c-9b2f-5edf7b0288b6 PFBsYWNlaG9sZGVyPg0KICA8QWRkSW5WZXJzaW9uPjUuNy4xLjA8L0FkZEluVmVyc2lvbj4NCiAgPElkPmQ3NjU2OTYxLWE3NGQtNGM5Yy05YjJmLTVlZGY3YjAyODhiNjwvSWQ+DQogIDxFbnRyaWVzPg0KICAgIDxFbnRyeT4NCiAgICAgIDxJZD4yODY5OTA3ZS1hZTRhLTRhOTMtYjA4ZS01ZmRjOTRkNDNhYmI8L0lkPg0KICAgICAgPFJlZmVyZW5jZUlkPjhmM2ViZDIxLTQyMjMtNGNmYi04ZjQyLTMwNDFhM2RjMTRmM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ZGVyIFZlbGRlbiwgMjAxOSk8L1RleHQ+DQogICAgPC9UZXh0VW5pdD4NCiAgPC9UZXh0VW5pdHM+DQo8L1BsYWNlaG9sZGVyPg==</w:instrText>
      </w:r>
      <w:r w:rsidR="006F64E1">
        <w:fldChar w:fldCharType="separate"/>
      </w:r>
      <w:bookmarkStart w:id="10" w:name="_CTVP001d7656961a74d4c9c9b2f5edf7b0288b6"/>
      <w:r w:rsidR="00652773">
        <w:t>(van der Velden, 2019)</w:t>
      </w:r>
      <w:bookmarkEnd w:id="10"/>
      <w:r w:rsidR="006F64E1">
        <w:fldChar w:fldCharType="end"/>
      </w:r>
      <w:r w:rsidR="00107869">
        <w:t>. Ideen daraus</w:t>
      </w:r>
      <w:r w:rsidR="0051448A">
        <w:t xml:space="preserve"> </w:t>
      </w:r>
      <w:r w:rsidR="00272142">
        <w:t>werden auch hier umgesetzt</w:t>
      </w:r>
      <w:r w:rsidR="00107869">
        <w:t>.</w:t>
      </w:r>
      <w:r w:rsidR="005A79A1">
        <w:t xml:space="preserve"> </w:t>
      </w:r>
    </w:p>
    <w:tbl>
      <w:tblPr>
        <w:tblW w:w="91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532"/>
        <w:gridCol w:w="1531"/>
        <w:gridCol w:w="1531"/>
        <w:gridCol w:w="1532"/>
        <w:gridCol w:w="1531"/>
        <w:gridCol w:w="1529"/>
      </w:tblGrid>
      <w:tr w:rsidR="009812D8" w:rsidRPr="00632C78" w14:paraId="41D4ED74" w14:textId="77777777" w:rsidTr="00627ADE">
        <w:trPr>
          <w:trHeight w:val="567"/>
        </w:trPr>
        <w:tc>
          <w:tcPr>
            <w:tcW w:w="153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27E4F8" w14:textId="00215A95" w:rsidR="009812D8" w:rsidRPr="00632C78" w:rsidRDefault="00BF1AB3" w:rsidP="001B61BB">
            <w:pPr>
              <w:pStyle w:val="Orientierungsleiste"/>
            </w:pPr>
            <w:bookmarkStart w:id="11" w:name="_Hinweise_zur_Unterrichtsdurchf%C3%BChru"/>
            <w:bookmarkEnd w:id="11"/>
            <w:r w:rsidRPr="00632C78">
              <w:lastRenderedPageBreak/>
              <w:t>Kurz</w:t>
            </w:r>
            <w:r w:rsidRPr="00632C78">
              <w:softHyphen/>
              <w:t>beschreibung</w:t>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87BFF5" w14:textId="77777777" w:rsidR="009812D8" w:rsidRPr="00632C78" w:rsidRDefault="00632C78" w:rsidP="001B61BB">
            <w:pPr>
              <w:pStyle w:val="Orientierungsleiste"/>
            </w:pPr>
            <w:r w:rsidRPr="00632C78">
              <w:t>Zielsetzung</w:t>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DBE6E1" w14:textId="7F5AEE42" w:rsidR="009812D8" w:rsidRPr="00632C78" w:rsidRDefault="00BF1AB3" w:rsidP="001B61BB">
            <w:pPr>
              <w:pStyle w:val="Orientierungsleiste"/>
            </w:pPr>
            <w:r w:rsidRPr="00632C78">
              <w:t>Didaktische Hinweise</w:t>
            </w:r>
          </w:p>
        </w:tc>
        <w:tc>
          <w:tcPr>
            <w:tcW w:w="1532" w:type="dxa"/>
            <w:tcBorders>
              <w:top w:val="single" w:sz="4" w:space="0" w:color="000000"/>
              <w:left w:val="single" w:sz="4" w:space="0" w:color="000000"/>
              <w:bottom w:val="single" w:sz="4" w:space="0" w:color="000000"/>
              <w:right w:val="single" w:sz="4" w:space="0" w:color="000000"/>
            </w:tcBorders>
            <w:shd w:val="clear" w:color="auto" w:fill="000000" w:themeFill="text1"/>
            <w:vAlign w:val="center"/>
          </w:tcPr>
          <w:p w14:paraId="05354485" w14:textId="48B1CB7C" w:rsidR="009812D8" w:rsidRPr="00632C78" w:rsidRDefault="00BF1AB3" w:rsidP="001B61BB">
            <w:pPr>
              <w:pStyle w:val="Orientierungsleiste"/>
            </w:pPr>
            <w:r w:rsidRPr="00632C78">
              <w:t>Durchführung</w:t>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9262AD" w14:textId="053A4C18" w:rsidR="009812D8" w:rsidRPr="00632C78" w:rsidRDefault="00BF1AB3" w:rsidP="001B61BB">
            <w:pPr>
              <w:pStyle w:val="Orientierungsleiste"/>
            </w:pPr>
            <w:r w:rsidRPr="00632C78">
              <w:t>Material</w:t>
            </w:r>
          </w:p>
        </w:tc>
        <w:tc>
          <w:tcPr>
            <w:tcW w:w="152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E0882C" w14:textId="78317BAB" w:rsidR="009812D8" w:rsidRPr="00632C78" w:rsidRDefault="00BF1AB3" w:rsidP="001B61BB">
            <w:pPr>
              <w:pStyle w:val="Orientierungsleiste"/>
            </w:pPr>
            <w:r w:rsidRPr="00632C78">
              <w:t>Literatur</w:t>
            </w:r>
            <w:bookmarkStart w:id="12" w:name="_GoBack"/>
            <w:bookmarkEnd w:id="12"/>
          </w:p>
        </w:tc>
      </w:tr>
    </w:tbl>
    <w:p w14:paraId="20A66385" w14:textId="77777777" w:rsidR="009812D8" w:rsidRDefault="00BF1AB3">
      <w:pPr>
        <w:pStyle w:val="berschrift1"/>
      </w:pPr>
      <w:r>
        <w:t>Hinweise zur Unterrichtsdurchführung</w:t>
      </w:r>
    </w:p>
    <w:p w14:paraId="2A4499C5" w14:textId="77777777" w:rsidR="00E07F78" w:rsidRDefault="00E07F78" w:rsidP="00627ADE">
      <w:pPr>
        <w:pStyle w:val="berschrift2"/>
      </w:pPr>
      <w:r>
        <w:t xml:space="preserve">1. </w:t>
      </w:r>
      <w:r w:rsidR="00E15DDE">
        <w:t>Unterrichtseinheit</w:t>
      </w:r>
    </w:p>
    <w:p w14:paraId="24CBD3BD" w14:textId="77777777" w:rsidR="00FA799F" w:rsidRDefault="00FA799F" w:rsidP="00FA799F">
      <w:r w:rsidRPr="00FA799F">
        <w:t xml:space="preserve">8 km Stau auf der A2 bei Dortmund – Annahmen treffen im Problemlöseprozess </w:t>
      </w:r>
      <w:r>
        <w:t>(Doppelstunde)</w:t>
      </w:r>
    </w:p>
    <w:p w14:paraId="3A86C3D7" w14:textId="77777777" w:rsidR="00202154" w:rsidRPr="00202154" w:rsidRDefault="003301E1" w:rsidP="003301E1">
      <w:pPr>
        <w:pStyle w:val="berschrift3"/>
      </w:pPr>
      <w:r>
        <w:t xml:space="preserve">Benötigtes </w:t>
      </w:r>
      <w:r w:rsidR="00202154" w:rsidRPr="00202154">
        <w:t>Material</w:t>
      </w:r>
    </w:p>
    <w:p w14:paraId="5F13E233" w14:textId="77777777" w:rsidR="00202154" w:rsidRDefault="00202154" w:rsidP="00FA799F">
      <w:r>
        <w:t xml:space="preserve">Plakate, </w:t>
      </w:r>
      <w:r w:rsidR="008466DD">
        <w:t xml:space="preserve">dicke Filzstifte, (ggf. Dokumentenkamera, </w:t>
      </w:r>
      <w:r w:rsidR="00DC382C">
        <w:t>Smartphone zur Sicherung der Lernergebnisse</w:t>
      </w:r>
      <w:r w:rsidR="008466DD">
        <w:t>, Beamer)</w:t>
      </w:r>
    </w:p>
    <w:p w14:paraId="18D9A93A" w14:textId="77777777" w:rsidR="008466DD" w:rsidRPr="008466DD" w:rsidRDefault="008466DD" w:rsidP="003301E1">
      <w:pPr>
        <w:pStyle w:val="berschrift3"/>
      </w:pPr>
      <w:r w:rsidRPr="008466DD">
        <w:t>Aufgabe</w:t>
      </w:r>
    </w:p>
    <w:p w14:paraId="713DE2B8" w14:textId="77777777" w:rsidR="003B1E4E" w:rsidRDefault="00E07F78" w:rsidP="008466DD">
      <w:pPr>
        <w:pStyle w:val="Tafel1"/>
        <w:pBdr>
          <w:right w:val="single" w:sz="4" w:space="27" w:color="000000"/>
        </w:pBdr>
        <w:ind w:left="708" w:right="567"/>
      </w:pPr>
      <w:r>
        <w:t>Radiomoderator: „Auf der A2 bei Dortmund staut sich der Verkehr auf einer Länge von</w:t>
      </w:r>
      <w:r w:rsidR="008466DD">
        <w:t xml:space="preserve"> </w:t>
      </w:r>
      <w:r>
        <w:t xml:space="preserve">8 km.“ </w:t>
      </w:r>
    </w:p>
    <w:p w14:paraId="6E2FA613" w14:textId="77777777" w:rsidR="00CF6A2A" w:rsidRDefault="00E07F78" w:rsidP="008466DD">
      <w:pPr>
        <w:pStyle w:val="Tafel1"/>
        <w:pBdr>
          <w:right w:val="single" w:sz="4" w:space="27" w:color="000000"/>
        </w:pBdr>
        <w:ind w:left="708" w:right="567"/>
      </w:pPr>
      <w:r>
        <w:t xml:space="preserve">Wie viele Fahrzeuge stehen im Stau? </w:t>
      </w:r>
      <w:r w:rsidR="00CF6A2A">
        <w:t xml:space="preserve">Jeder notiert die Lösung in seinem Heft. </w:t>
      </w:r>
    </w:p>
    <w:p w14:paraId="35032336" w14:textId="77777777" w:rsidR="00E07F78" w:rsidRDefault="008C2EE4" w:rsidP="008466DD">
      <w:pPr>
        <w:pStyle w:val="Tafel1"/>
        <w:pBdr>
          <w:right w:val="single" w:sz="4" w:space="27" w:color="000000"/>
        </w:pBdr>
        <w:ind w:left="708" w:right="567"/>
      </w:pPr>
      <w:r>
        <w:t>Stellt euer Vorgehen und eure Lösung auf einem Plakat dar</w:t>
      </w:r>
      <w:r w:rsidR="00D400AD">
        <w:t>!</w:t>
      </w:r>
      <w:r w:rsidR="00707793">
        <w:t xml:space="preserve"> </w:t>
      </w:r>
    </w:p>
    <w:p w14:paraId="546A8F48" w14:textId="77777777" w:rsidR="008466DD" w:rsidRPr="008466DD" w:rsidRDefault="008466DD" w:rsidP="003301E1">
      <w:pPr>
        <w:pStyle w:val="berschrift3"/>
      </w:pPr>
      <w:r w:rsidRPr="008466DD">
        <w:t>Durchführung und Sicherung</w:t>
      </w:r>
    </w:p>
    <w:p w14:paraId="17078DA2" w14:textId="77777777" w:rsidR="008466DD" w:rsidRDefault="008466DD" w:rsidP="008466DD">
      <w:r>
        <w:t>Die Stausituation, -frage und Aufgabenstellung werden vorges</w:t>
      </w:r>
      <w:r w:rsidR="00BA25A5">
        <w:t xml:space="preserve">tellt. Anschließend sollen die </w:t>
      </w:r>
      <w:r w:rsidR="003301E1">
        <w:t>Schülerinnen und Schüler</w:t>
      </w:r>
      <w:r>
        <w:t xml:space="preserve"> die Anzahl </w:t>
      </w:r>
      <w:r w:rsidR="003301E1">
        <w:t xml:space="preserve">frei </w:t>
      </w:r>
      <w:r>
        <w:t xml:space="preserve">schätzen und für sich notieren. Einzelne Schätzungen können an </w:t>
      </w:r>
      <w:r w:rsidR="00D9476E">
        <w:t xml:space="preserve">der </w:t>
      </w:r>
      <w:r>
        <w:t xml:space="preserve">Tafel festgehalten werden. </w:t>
      </w:r>
    </w:p>
    <w:p w14:paraId="17D1367A" w14:textId="77777777" w:rsidR="004A7FD8" w:rsidRDefault="008466DD" w:rsidP="008466DD">
      <w:r>
        <w:t xml:space="preserve">Für die erste Bearbeitung bietet sich die Arbeit in Kleingruppen an (maximal 4 </w:t>
      </w:r>
      <w:r w:rsidR="003301E1">
        <w:t>Personen</w:t>
      </w:r>
      <w:r>
        <w:t>).</w:t>
      </w:r>
      <w:r w:rsidR="004A7FD8">
        <w:t xml:space="preserve"> Es ist auch denkbar, dass man für das gesamte Unterrichtsvorhaben feste Kleingruppen bildet, um Arbeitsabläufe effizient zu gestalten. </w:t>
      </w:r>
    </w:p>
    <w:p w14:paraId="5023A9C1" w14:textId="77777777" w:rsidR="0060229A" w:rsidRDefault="00A855C6" w:rsidP="008466DD">
      <w:r>
        <w:t xml:space="preserve">Zur </w:t>
      </w:r>
      <w:r w:rsidR="00E07F78">
        <w:t>Ergebnispräsent</w:t>
      </w:r>
      <w:r>
        <w:t xml:space="preserve">ation </w:t>
      </w:r>
      <w:r w:rsidR="00BC1C30">
        <w:t xml:space="preserve">der Plakate </w:t>
      </w:r>
      <w:r w:rsidR="004A7FD8">
        <w:t xml:space="preserve">im Plenum </w:t>
      </w:r>
      <w:r>
        <w:t xml:space="preserve">wählt </w:t>
      </w:r>
      <w:r w:rsidR="003301E1">
        <w:t xml:space="preserve">die Lehrkraft </w:t>
      </w:r>
      <w:r>
        <w:t xml:space="preserve">zwei möglichst unterschiedliche Lösungswege aus, die vergleichend von den </w:t>
      </w:r>
      <w:r w:rsidR="00D855AC">
        <w:t>Schülerinnen und Schüler</w:t>
      </w:r>
      <w:r w:rsidR="003301E1">
        <w:t>n</w:t>
      </w:r>
      <w:r w:rsidR="00D855AC">
        <w:t xml:space="preserve"> </w:t>
      </w:r>
      <w:r>
        <w:t>vorgestellt werden.</w:t>
      </w:r>
      <w:r w:rsidR="004A7FD8">
        <w:t xml:space="preserve"> </w:t>
      </w:r>
      <w:r w:rsidR="003301E1">
        <w:t xml:space="preserve">Die Lehrkraft </w:t>
      </w:r>
      <w:r w:rsidR="004A7FD8">
        <w:t xml:space="preserve">kann mit der Frage </w:t>
      </w:r>
      <w:r w:rsidR="003301E1">
        <w:t>„</w:t>
      </w:r>
      <w:r w:rsidR="007D6AB7" w:rsidRPr="00FC4735">
        <w:rPr>
          <w:i/>
        </w:rPr>
        <w:t>Welche Lösung ist richtig?</w:t>
      </w:r>
      <w:r w:rsidR="003301E1">
        <w:rPr>
          <w:i/>
        </w:rPr>
        <w:t>“</w:t>
      </w:r>
      <w:r w:rsidR="007D6AB7">
        <w:t xml:space="preserve"> </w:t>
      </w:r>
      <w:r w:rsidR="0060229A">
        <w:t>p</w:t>
      </w:r>
      <w:r w:rsidR="00FC4735">
        <w:t>rovozieren</w:t>
      </w:r>
      <w:r w:rsidR="004A7FD8">
        <w:t xml:space="preserve"> und die </w:t>
      </w:r>
      <w:r w:rsidR="00D855AC">
        <w:t xml:space="preserve">Schülerinnen und Schüler </w:t>
      </w:r>
      <w:r w:rsidR="003301E1">
        <w:t xml:space="preserve">dazu </w:t>
      </w:r>
      <w:r w:rsidR="004A7FD8">
        <w:t>motivieren</w:t>
      </w:r>
      <w:r w:rsidR="003301E1">
        <w:t>,</w:t>
      </w:r>
      <w:r w:rsidR="00FC4735">
        <w:t xml:space="preserve"> sich mit den Ursachen der</w:t>
      </w:r>
      <w:r w:rsidR="009D6103">
        <w:t xml:space="preserve"> unterschiedlichen Ergebnisse auseinanderzusetzten. </w:t>
      </w:r>
      <w:r w:rsidR="004A7FD8">
        <w:t xml:space="preserve">Je nach Leistungsvermögen der Lerngruppe und Verlauf muss </w:t>
      </w:r>
      <w:r w:rsidR="003301E1">
        <w:t xml:space="preserve">die Lehrkraft </w:t>
      </w:r>
      <w:r w:rsidR="004A7FD8">
        <w:t xml:space="preserve">unterschiedlich starke Hinweise geben, um auf die unterschiedlichen Annahmen </w:t>
      </w:r>
      <w:r w:rsidR="0060229A">
        <w:t xml:space="preserve">aufmerksam zu machen. In zwei Richtungen </w:t>
      </w:r>
      <w:r w:rsidR="00BC1C30">
        <w:t>sollen</w:t>
      </w:r>
      <w:r w:rsidR="00AA42CB">
        <w:t xml:space="preserve"> die </w:t>
      </w:r>
      <w:r w:rsidR="003301E1">
        <w:t xml:space="preserve">Schülerinnen und Schüler </w:t>
      </w:r>
      <w:r w:rsidR="003F553F">
        <w:t xml:space="preserve">in einer </w:t>
      </w:r>
      <w:r w:rsidR="00BC1C30">
        <w:t>anschließenden</w:t>
      </w:r>
      <w:r w:rsidR="003F553F">
        <w:t xml:space="preserve"> Arbeitsphase </w:t>
      </w:r>
      <w:r w:rsidR="00AA42CB">
        <w:t xml:space="preserve">an den eigenen Lösungen </w:t>
      </w:r>
      <w:r w:rsidR="00BC1C30">
        <w:t>weiter</w:t>
      </w:r>
      <w:r w:rsidR="00AA42CB">
        <w:t>arbeiten</w:t>
      </w:r>
      <w:r w:rsidR="0060229A">
        <w:t xml:space="preserve">: </w:t>
      </w:r>
    </w:p>
    <w:p w14:paraId="03343D3D" w14:textId="77777777" w:rsidR="0060229A" w:rsidRPr="00B849C0" w:rsidRDefault="0060229A" w:rsidP="00B849C0">
      <w:pPr>
        <w:pStyle w:val="Listenabsatz"/>
        <w:numPr>
          <w:ilvl w:val="0"/>
          <w:numId w:val="37"/>
        </w:numPr>
      </w:pPr>
      <w:r w:rsidRPr="00B849C0">
        <w:t xml:space="preserve">Welche Größen wurden bei der Lösung berücksichtigt? </w:t>
      </w:r>
    </w:p>
    <w:p w14:paraId="061E04C3" w14:textId="77777777" w:rsidR="0060229A" w:rsidRPr="00B849C0" w:rsidRDefault="003F553F" w:rsidP="00B849C0">
      <w:pPr>
        <w:pStyle w:val="Listenabsatz"/>
        <w:numPr>
          <w:ilvl w:val="0"/>
          <w:numId w:val="37"/>
        </w:numPr>
      </w:pPr>
      <w:r w:rsidRPr="00B849C0">
        <w:t xml:space="preserve">Welche Annahmen wurden zu den einzelnen Größen jeweils getroffen? </w:t>
      </w:r>
    </w:p>
    <w:p w14:paraId="48A957C7" w14:textId="77777777" w:rsidR="00E72D84" w:rsidRDefault="00E72D84" w:rsidP="00E72D84">
      <w:r>
        <w:t xml:space="preserve">Die Ergebnisse können </w:t>
      </w:r>
      <w:r w:rsidR="00AA42CB">
        <w:t xml:space="preserve">z.B. </w:t>
      </w:r>
      <w:r>
        <w:t xml:space="preserve">in einer Tabelle </w:t>
      </w:r>
      <w:r w:rsidR="00AA42CB">
        <w:t xml:space="preserve">wie folgt </w:t>
      </w:r>
      <w:r>
        <w:t>gesammelt werden.</w:t>
      </w:r>
    </w:p>
    <w:tbl>
      <w:tblPr>
        <w:tblStyle w:val="Tabellenraster"/>
        <w:tblW w:w="0" w:type="auto"/>
        <w:tblLook w:val="04A0" w:firstRow="1" w:lastRow="0" w:firstColumn="1" w:lastColumn="0" w:noHBand="0" w:noVBand="1"/>
      </w:tblPr>
      <w:tblGrid>
        <w:gridCol w:w="1709"/>
        <w:gridCol w:w="1701"/>
        <w:gridCol w:w="1701"/>
        <w:gridCol w:w="1701"/>
        <w:gridCol w:w="1701"/>
      </w:tblGrid>
      <w:tr w:rsidR="00E72D84" w14:paraId="308FD1B3" w14:textId="77777777" w:rsidTr="003301E1">
        <w:tc>
          <w:tcPr>
            <w:tcW w:w="1709" w:type="dxa"/>
            <w:shd w:val="clear" w:color="auto" w:fill="D9D9D9" w:themeFill="background1" w:themeFillShade="D9"/>
            <w:vAlign w:val="center"/>
          </w:tcPr>
          <w:p w14:paraId="23993AD6" w14:textId="77777777" w:rsidR="00E72D84" w:rsidRDefault="00E72D84" w:rsidP="001B61BB">
            <w:pPr>
              <w:pStyle w:val="Aufgabe-Info"/>
            </w:pPr>
            <w:r>
              <w:t>Berücksichtigte Größe</w:t>
            </w:r>
          </w:p>
        </w:tc>
        <w:tc>
          <w:tcPr>
            <w:tcW w:w="1701" w:type="dxa"/>
            <w:vAlign w:val="center"/>
          </w:tcPr>
          <w:p w14:paraId="4872EE39" w14:textId="77777777" w:rsidR="00E72D84" w:rsidRDefault="00E72D84" w:rsidP="001B61BB">
            <w:pPr>
              <w:pStyle w:val="Aufgabe-Info"/>
            </w:pPr>
            <w:r>
              <w:t xml:space="preserve">Länge eines </w:t>
            </w:r>
            <w:r w:rsidR="00AA42CB">
              <w:t>Fahrzeugs</w:t>
            </w:r>
            <w:r w:rsidR="00BA25A5">
              <w:t xml:space="preserve"> </w:t>
            </w:r>
            <w:r w:rsidR="00B849C0">
              <w:br/>
            </w:r>
            <w:r w:rsidR="00BA25A5">
              <w:t>(nur PKW)</w:t>
            </w:r>
          </w:p>
        </w:tc>
        <w:tc>
          <w:tcPr>
            <w:tcW w:w="1701" w:type="dxa"/>
            <w:vAlign w:val="center"/>
          </w:tcPr>
          <w:p w14:paraId="7C29C94F" w14:textId="77777777" w:rsidR="00E72D84" w:rsidRDefault="00E72D84" w:rsidP="001B61BB">
            <w:pPr>
              <w:pStyle w:val="Aufgabe-Info"/>
            </w:pPr>
            <w:r>
              <w:t>Abstand zwischen zwei Fahrzeugen</w:t>
            </w:r>
          </w:p>
        </w:tc>
        <w:tc>
          <w:tcPr>
            <w:tcW w:w="1701" w:type="dxa"/>
            <w:vAlign w:val="center"/>
          </w:tcPr>
          <w:p w14:paraId="6A1CDC46" w14:textId="77777777" w:rsidR="00E72D84" w:rsidRDefault="00E72D84" w:rsidP="001B61BB">
            <w:pPr>
              <w:pStyle w:val="Aufgabe-Info"/>
            </w:pPr>
            <w:r>
              <w:t>Anzahl der Spuren</w:t>
            </w:r>
          </w:p>
        </w:tc>
        <w:tc>
          <w:tcPr>
            <w:tcW w:w="1701" w:type="dxa"/>
            <w:vAlign w:val="center"/>
          </w:tcPr>
          <w:p w14:paraId="703B5DF1" w14:textId="77777777" w:rsidR="00E72D84" w:rsidRDefault="00E72D84" w:rsidP="001B61BB">
            <w:pPr>
              <w:pStyle w:val="Aufgabe-Info"/>
            </w:pPr>
            <w:r>
              <w:t>...</w:t>
            </w:r>
          </w:p>
        </w:tc>
      </w:tr>
      <w:tr w:rsidR="00E72D84" w14:paraId="7AA7FB80" w14:textId="77777777" w:rsidTr="003301E1">
        <w:tc>
          <w:tcPr>
            <w:tcW w:w="1709" w:type="dxa"/>
            <w:shd w:val="clear" w:color="auto" w:fill="D9D9D9" w:themeFill="background1" w:themeFillShade="D9"/>
            <w:vAlign w:val="center"/>
          </w:tcPr>
          <w:p w14:paraId="186C9047" w14:textId="77777777" w:rsidR="00E72D84" w:rsidRDefault="00E72D84" w:rsidP="001B61BB">
            <w:pPr>
              <w:pStyle w:val="Aufgabe-Info"/>
            </w:pPr>
            <w:r>
              <w:t>Annahmen</w:t>
            </w:r>
          </w:p>
        </w:tc>
        <w:tc>
          <w:tcPr>
            <w:tcW w:w="1701" w:type="dxa"/>
            <w:vAlign w:val="center"/>
          </w:tcPr>
          <w:p w14:paraId="17E7BBE0" w14:textId="77777777" w:rsidR="00E72D84" w:rsidRDefault="00AA42CB" w:rsidP="001B61BB">
            <w:pPr>
              <w:pStyle w:val="Aufgabe-Info"/>
            </w:pPr>
            <w:r>
              <w:t>2 m; ... 5 m</w:t>
            </w:r>
          </w:p>
        </w:tc>
        <w:tc>
          <w:tcPr>
            <w:tcW w:w="1701" w:type="dxa"/>
            <w:vAlign w:val="center"/>
          </w:tcPr>
          <w:p w14:paraId="301F502D" w14:textId="77777777" w:rsidR="00E72D84" w:rsidRDefault="00AA42CB" w:rsidP="001B61BB">
            <w:pPr>
              <w:pStyle w:val="Aufgabe-Info"/>
            </w:pPr>
            <w:r>
              <w:t>0,5 m; ... 5 m</w:t>
            </w:r>
          </w:p>
        </w:tc>
        <w:tc>
          <w:tcPr>
            <w:tcW w:w="1701" w:type="dxa"/>
            <w:vAlign w:val="center"/>
          </w:tcPr>
          <w:p w14:paraId="3C5392FC" w14:textId="77777777" w:rsidR="00E72D84" w:rsidRDefault="0004412F" w:rsidP="001B61BB">
            <w:pPr>
              <w:pStyle w:val="Aufgabe-Info"/>
            </w:pPr>
            <w:r>
              <w:t>2 ; 3</w:t>
            </w:r>
          </w:p>
        </w:tc>
        <w:tc>
          <w:tcPr>
            <w:tcW w:w="1701" w:type="dxa"/>
            <w:vAlign w:val="center"/>
          </w:tcPr>
          <w:p w14:paraId="6D3A8FB5" w14:textId="77777777" w:rsidR="00E72D84" w:rsidRDefault="00E72D84" w:rsidP="001B61BB">
            <w:pPr>
              <w:pStyle w:val="Aufgabe-Info"/>
            </w:pPr>
            <w:r>
              <w:t>...</w:t>
            </w:r>
          </w:p>
        </w:tc>
      </w:tr>
    </w:tbl>
    <w:p w14:paraId="19685B4F" w14:textId="77777777" w:rsidR="00E72D84" w:rsidRDefault="00E72D84" w:rsidP="00E72D84"/>
    <w:p w14:paraId="53839846" w14:textId="77777777" w:rsidR="00205CAC" w:rsidRDefault="0004412F" w:rsidP="00BA25A5">
      <w:r>
        <w:t xml:space="preserve">Im Unterrichtsgespräch </w:t>
      </w:r>
      <w:r w:rsidR="001A5F70">
        <w:t>sollte</w:t>
      </w:r>
      <w:r>
        <w:t xml:space="preserve"> darauf f</w:t>
      </w:r>
      <w:r w:rsidR="00205CAC">
        <w:t>okus</w:t>
      </w:r>
      <w:r w:rsidR="003301E1">
        <w:t>siert werden</w:t>
      </w:r>
      <w:r w:rsidR="009D6103">
        <w:t>, dass</w:t>
      </w:r>
      <w:r w:rsidR="00205CAC">
        <w:t xml:space="preserve"> unterschiedliche Annahmen zu unterschiedlichen Ergebnissen</w:t>
      </w:r>
      <w:r w:rsidR="009D6103" w:rsidRPr="009D6103">
        <w:t xml:space="preserve"> </w:t>
      </w:r>
      <w:r w:rsidR="009D6103">
        <w:t>führen</w:t>
      </w:r>
      <w:r w:rsidR="00205CAC">
        <w:t xml:space="preserve">. </w:t>
      </w:r>
      <w:r w:rsidR="005E05D3">
        <w:t xml:space="preserve">Eine Bewertung der Lösungsqualität kann </w:t>
      </w:r>
      <w:r w:rsidR="003301E1">
        <w:t>Schülerinnen und Schüler</w:t>
      </w:r>
      <w:r w:rsidR="005E05D3">
        <w:t xml:space="preserve"> zu ganz unterschiedlichen Einschätzungen führen</w:t>
      </w:r>
      <w:r w:rsidR="00271D1A">
        <w:t>, wenn man</w:t>
      </w:r>
      <w:r w:rsidR="00271D1A" w:rsidRPr="00271D1A">
        <w:t xml:space="preserve"> </w:t>
      </w:r>
      <w:r w:rsidR="00271D1A">
        <w:t xml:space="preserve">ohne Vorgaben </w:t>
      </w:r>
      <w:r w:rsidR="001B63C4">
        <w:t>arbeitet</w:t>
      </w:r>
      <w:r w:rsidR="005E05D3">
        <w:t xml:space="preserve">. Beispielsweise kann die bewusste Annahme von gut zu verarbeitenden </w:t>
      </w:r>
      <w:r w:rsidR="005E05D3">
        <w:lastRenderedPageBreak/>
        <w:t xml:space="preserve">Zahlenwerten (z.B. 5 m pro </w:t>
      </w:r>
      <w:r w:rsidR="005F3CF5">
        <w:t>PKW</w:t>
      </w:r>
      <w:r w:rsidR="005E05D3">
        <w:t xml:space="preserve">) zu einer sehr schnellen Lösung führen. </w:t>
      </w:r>
      <w:r w:rsidR="003301E1">
        <w:t xml:space="preserve">Die Lehrkraft </w:t>
      </w:r>
      <w:r w:rsidR="005E05D3">
        <w:t xml:space="preserve">sollte darauf aufmerksam machen, dass </w:t>
      </w:r>
      <w:r w:rsidR="00BA25A5">
        <w:t xml:space="preserve">die Anzahl der beachteten Größen die Nähe zur Realität steuert und damit die Qualität der Lösung bestimmt </w:t>
      </w:r>
      <w:r w:rsidR="00BC1C30">
        <w:t>(ggf. auch Anregung zu anderen Fahrzeugen z.B. LKW).</w:t>
      </w:r>
    </w:p>
    <w:p w14:paraId="7A75A691" w14:textId="77777777" w:rsidR="00D42207" w:rsidRDefault="00D42207" w:rsidP="00D42207">
      <w:r>
        <w:t xml:space="preserve">Am Ende der Stunde sollen die </w:t>
      </w:r>
      <w:r w:rsidR="003301E1">
        <w:t>Schülerinnen und Schüler</w:t>
      </w:r>
      <w:r>
        <w:t xml:space="preserve"> noch einmal kurz Zeit haben, d</w:t>
      </w:r>
      <w:r w:rsidR="001311EF">
        <w:t xml:space="preserve">as Besondere des </w:t>
      </w:r>
      <w:r w:rsidR="00177875">
        <w:t xml:space="preserve">neuen </w:t>
      </w:r>
      <w:r w:rsidR="001311EF">
        <w:t xml:space="preserve">Aufgabentyps (im Unterschied zu bisherigen Textaufgaben) </w:t>
      </w:r>
      <w:r>
        <w:t>zu reflektieren und stichwortartig zu notieren (</w:t>
      </w:r>
      <w:r w:rsidR="003301E1">
        <w:t>„</w:t>
      </w:r>
      <w:r w:rsidRPr="00D42207">
        <w:rPr>
          <w:i/>
        </w:rPr>
        <w:t>Was war neu an der Aufgabe, was hat uns geholfen das Problem zu lösen?</w:t>
      </w:r>
      <w:r w:rsidR="003301E1">
        <w:rPr>
          <w:i/>
        </w:rPr>
        <w:t>“</w:t>
      </w:r>
      <w:r w:rsidRPr="00D42207">
        <w:rPr>
          <w:i/>
        </w:rPr>
        <w:t>)</w:t>
      </w:r>
      <w:r>
        <w:t xml:space="preserve"> Stichwortartig kann an der Tafel </w:t>
      </w:r>
      <w:r w:rsidRPr="00DC382C">
        <w:t>fest</w:t>
      </w:r>
      <w:r w:rsidR="003301E1">
        <w:t>ge</w:t>
      </w:r>
      <w:r w:rsidRPr="00DC382C">
        <w:t>halten</w:t>
      </w:r>
      <w:r w:rsidR="003301E1">
        <w:t xml:space="preserve"> werden</w:t>
      </w:r>
      <w:r w:rsidR="001311EF" w:rsidRPr="00DC382C">
        <w:t>:</w:t>
      </w:r>
      <w:r w:rsidR="001311EF">
        <w:t xml:space="preserve"> </w:t>
      </w:r>
    </w:p>
    <w:p w14:paraId="0E841385" w14:textId="77777777" w:rsidR="00652773" w:rsidRDefault="00652773" w:rsidP="00D42207"/>
    <w:p w14:paraId="7BED9F1E" w14:textId="77777777" w:rsidR="00DC382C" w:rsidRDefault="00DC382C" w:rsidP="003301E1">
      <w:pPr>
        <w:pStyle w:val="Tafel2"/>
      </w:pPr>
      <w:r w:rsidRPr="003301E1">
        <w:t xml:space="preserve">Neu: </w:t>
      </w:r>
      <w:r w:rsidRPr="003301E1">
        <w:tab/>
      </w:r>
      <w:r w:rsidRPr="003301E1">
        <w:tab/>
      </w:r>
      <w:r w:rsidR="00D22AAF">
        <w:t>E</w:t>
      </w:r>
      <w:r>
        <w:t xml:space="preserve">s </w:t>
      </w:r>
      <w:r w:rsidR="00D9476E" w:rsidRPr="00D9476E">
        <w:rPr>
          <w:i/>
        </w:rPr>
        <w:t>fehlten</w:t>
      </w:r>
      <w:r w:rsidRPr="00D9476E">
        <w:rPr>
          <w:i/>
        </w:rPr>
        <w:t xml:space="preserve"> </w:t>
      </w:r>
      <w:r>
        <w:t>Angaben</w:t>
      </w:r>
      <w:r w:rsidR="00D9476E">
        <w:t>!</w:t>
      </w:r>
    </w:p>
    <w:p w14:paraId="65FE3EE0" w14:textId="77777777" w:rsidR="00BA25A5" w:rsidRDefault="00DC382C" w:rsidP="003301E1">
      <w:pPr>
        <w:pStyle w:val="Tafel2"/>
      </w:pPr>
      <w:r w:rsidRPr="003301E1">
        <w:t>Strategien:</w:t>
      </w:r>
      <w:r w:rsidR="003301E1" w:rsidRPr="003301E1">
        <w:tab/>
      </w:r>
      <w:r w:rsidR="003301E1" w:rsidRPr="003301E1">
        <w:tab/>
      </w:r>
      <w:r w:rsidR="00BA25A5">
        <w:t xml:space="preserve">Fragen stellen </w:t>
      </w:r>
    </w:p>
    <w:p w14:paraId="65BF16AD" w14:textId="77777777" w:rsidR="00D42207" w:rsidRPr="003301E1" w:rsidRDefault="00BA25A5" w:rsidP="003301E1">
      <w:pPr>
        <w:pStyle w:val="Tafel2"/>
      </w:pPr>
      <w:r>
        <w:tab/>
      </w:r>
      <w:r>
        <w:tab/>
      </w:r>
      <w:r>
        <w:tab/>
      </w:r>
      <w:r w:rsidR="003301E1" w:rsidRPr="003301E1">
        <w:t>r</w:t>
      </w:r>
      <w:r w:rsidR="00861371" w:rsidRPr="003301E1">
        <w:t xml:space="preserve">ealistische </w:t>
      </w:r>
      <w:r w:rsidR="001311EF" w:rsidRPr="003301E1">
        <w:t xml:space="preserve">Annahmen treffen </w:t>
      </w:r>
    </w:p>
    <w:p w14:paraId="6ED5DBFD" w14:textId="77777777" w:rsidR="00D42207" w:rsidRPr="003301E1" w:rsidRDefault="003301E1" w:rsidP="003301E1">
      <w:pPr>
        <w:pStyle w:val="Tafel2"/>
      </w:pPr>
      <w:r w:rsidRPr="003301E1">
        <w:tab/>
      </w:r>
      <w:r w:rsidRPr="003301E1">
        <w:tab/>
      </w:r>
      <w:r w:rsidRPr="003301E1">
        <w:tab/>
      </w:r>
      <w:r w:rsidR="001311EF" w:rsidRPr="003301E1">
        <w:t xml:space="preserve">Skizzen nutzen </w:t>
      </w:r>
    </w:p>
    <w:p w14:paraId="1D655D64" w14:textId="77777777" w:rsidR="00D42207" w:rsidRPr="003301E1" w:rsidRDefault="003301E1" w:rsidP="003301E1">
      <w:pPr>
        <w:pStyle w:val="Tafel2"/>
      </w:pPr>
      <w:r w:rsidRPr="003301E1">
        <w:tab/>
      </w:r>
      <w:r w:rsidRPr="003301E1">
        <w:tab/>
      </w:r>
      <w:r w:rsidRPr="003301E1">
        <w:tab/>
      </w:r>
      <w:r w:rsidR="001311EF" w:rsidRPr="003301E1">
        <w:t>Schätzen und Überschlagen</w:t>
      </w:r>
    </w:p>
    <w:p w14:paraId="54BC8F22" w14:textId="77777777" w:rsidR="00652773" w:rsidRDefault="00652773" w:rsidP="003301E1"/>
    <w:p w14:paraId="60CBE1F8" w14:textId="77777777" w:rsidR="005F1CCC" w:rsidRDefault="00D42207" w:rsidP="003301E1">
      <w:r>
        <w:t xml:space="preserve">Mit einem Rückbezug </w:t>
      </w:r>
      <w:r w:rsidR="001311EF">
        <w:t>und Vergleich de</w:t>
      </w:r>
      <w:r>
        <w:t>r</w:t>
      </w:r>
      <w:r w:rsidR="001311EF">
        <w:t xml:space="preserve"> Ergebnisse mit de</w:t>
      </w:r>
      <w:r w:rsidR="00177875">
        <w:t>n</w:t>
      </w:r>
      <w:r w:rsidR="001311EF">
        <w:t xml:space="preserve"> </w:t>
      </w:r>
      <w:r w:rsidR="00BA25A5">
        <w:t>ersten S</w:t>
      </w:r>
      <w:r w:rsidR="001311EF">
        <w:t>chätzung</w:t>
      </w:r>
      <w:r w:rsidR="00177875">
        <w:t xml:space="preserve">en der </w:t>
      </w:r>
      <w:r w:rsidR="003301E1">
        <w:t>Schülerinnen und Schüler</w:t>
      </w:r>
      <w:r w:rsidR="001311EF">
        <w:t xml:space="preserve"> aus dem Einstieg</w:t>
      </w:r>
      <w:r w:rsidR="00DC382C">
        <w:t xml:space="preserve"> endet die erste Unterrichtseinheit</w:t>
      </w:r>
      <w:r w:rsidR="001311EF">
        <w:t>.</w:t>
      </w:r>
    </w:p>
    <w:p w14:paraId="08A8C00A" w14:textId="77777777" w:rsidR="00D22AAF" w:rsidRDefault="00D22AAF" w:rsidP="003301E1">
      <w:r>
        <w:t xml:space="preserve">Unter der Rubrik „Material“ ist eine mögliche Modellierung zur Orientierung </w:t>
      </w:r>
      <w:r w:rsidR="00336971">
        <w:t xml:space="preserve">und eine Tabelle „Schritte beim Lösen von Sachaufgaben“ </w:t>
      </w:r>
      <w:r>
        <w:t xml:space="preserve">abgebildet. </w:t>
      </w:r>
    </w:p>
    <w:p w14:paraId="4CDBE40C" w14:textId="77777777" w:rsidR="00EE6FE2" w:rsidRPr="003301E1" w:rsidRDefault="005F1CCC" w:rsidP="003301E1">
      <w:pPr>
        <w:pStyle w:val="Tafel1"/>
      </w:pPr>
      <w:r w:rsidRPr="003301E1">
        <w:t>Hausaufgabe:</w:t>
      </w:r>
    </w:p>
    <w:p w14:paraId="2AC884D7" w14:textId="77777777" w:rsidR="00EE6FE2" w:rsidRPr="003301E1" w:rsidRDefault="00F70F9D" w:rsidP="003301E1">
      <w:pPr>
        <w:pStyle w:val="Tafel1"/>
      </w:pPr>
      <w:r w:rsidRPr="003301E1">
        <w:t>Lest die Tabelle mit den Schritten zur Lösung von Sachaufgaben und markiert</w:t>
      </w:r>
      <w:r w:rsidR="00C450EB" w:rsidRPr="003301E1">
        <w:t>, welche Schritte</w:t>
      </w:r>
      <w:r w:rsidRPr="003301E1">
        <w:t xml:space="preserve"> in eurer </w:t>
      </w:r>
      <w:r w:rsidR="00C450EB" w:rsidRPr="003301E1">
        <w:t>Bearbeitung</w:t>
      </w:r>
      <w:r w:rsidRPr="003301E1">
        <w:t xml:space="preserve"> der Stauaufgabe </w:t>
      </w:r>
      <w:r w:rsidR="00C450EB" w:rsidRPr="003301E1">
        <w:t>im Heft festgehalten wurden</w:t>
      </w:r>
      <w:r w:rsidRPr="003301E1">
        <w:t xml:space="preserve">. </w:t>
      </w:r>
    </w:p>
    <w:p w14:paraId="699CF5D5" w14:textId="77777777" w:rsidR="003541ED" w:rsidRDefault="003541ED" w:rsidP="003301E1">
      <w:pPr>
        <w:pStyle w:val="Tafel1"/>
      </w:pPr>
      <w:r w:rsidRPr="003301E1">
        <w:t xml:space="preserve">Überlegt euch </w:t>
      </w:r>
      <w:r w:rsidR="00431F2A" w:rsidRPr="003301E1">
        <w:t>mindestens zwei</w:t>
      </w:r>
      <w:r w:rsidRPr="003301E1">
        <w:t xml:space="preserve"> weitere Fragen zur Stausituation, die sich </w:t>
      </w:r>
      <w:r w:rsidR="00D90039">
        <w:t>mithilfe</w:t>
      </w:r>
      <w:r w:rsidRPr="003301E1">
        <w:t xml:space="preserve"> von Mathematik beantworten lassen.</w:t>
      </w:r>
      <w:r w:rsidR="00AF0079" w:rsidRPr="003301E1">
        <w:t xml:space="preserve"> </w:t>
      </w:r>
      <w:r w:rsidR="00CF6A2A" w:rsidRPr="003301E1">
        <w:t>Es reicht, die</w:t>
      </w:r>
      <w:r w:rsidR="00AF0079" w:rsidRPr="003301E1">
        <w:t xml:space="preserve"> Fragen auf</w:t>
      </w:r>
      <w:r w:rsidR="00CF6A2A" w:rsidRPr="003301E1">
        <w:t>zu</w:t>
      </w:r>
      <w:r w:rsidR="00AF0079" w:rsidRPr="003301E1">
        <w:t>schreiben</w:t>
      </w:r>
      <w:r w:rsidR="00CF6A2A">
        <w:t>.</w:t>
      </w:r>
    </w:p>
    <w:p w14:paraId="458FE264" w14:textId="77777777" w:rsidR="00634ACB" w:rsidRDefault="00634ACB">
      <w:pPr>
        <w:spacing w:after="0" w:line="240" w:lineRule="auto"/>
        <w:jc w:val="left"/>
        <w:rPr>
          <w:b/>
          <w:i/>
        </w:rPr>
      </w:pPr>
      <w:r>
        <w:br w:type="page"/>
      </w:r>
    </w:p>
    <w:p w14:paraId="3BECF364" w14:textId="77777777" w:rsidR="00336971" w:rsidRDefault="009D6103" w:rsidP="00336971">
      <w:pPr>
        <w:pStyle w:val="berschrift3"/>
      </w:pPr>
      <w:r w:rsidRPr="009D6103">
        <w:lastRenderedPageBreak/>
        <w:t>Differenzierungsü</w:t>
      </w:r>
      <w:r w:rsidR="00694FD2">
        <w:t>berlegungen</w:t>
      </w:r>
    </w:p>
    <w:tbl>
      <w:tblPr>
        <w:tblStyle w:val="Tabellenraster"/>
        <w:tblpPr w:leftFromText="141" w:rightFromText="141" w:vertAnchor="text" w:horzAnchor="page" w:tblpX="7869" w:tblpY="16"/>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635"/>
        <w:gridCol w:w="1317"/>
      </w:tblGrid>
      <w:tr w:rsidR="003E4179" w14:paraId="5D15A6EF" w14:textId="77777777" w:rsidTr="003E4179">
        <w:tc>
          <w:tcPr>
            <w:tcW w:w="2952" w:type="dxa"/>
            <w:gridSpan w:val="2"/>
            <w:tcBorders>
              <w:bottom w:val="nil"/>
            </w:tcBorders>
          </w:tcPr>
          <w:p w14:paraId="0C420DBC" w14:textId="77777777" w:rsidR="003E4179" w:rsidRDefault="003E4179" w:rsidP="001B61BB">
            <w:pPr>
              <w:pStyle w:val="Beschriftung"/>
            </w:pPr>
            <w:r>
              <w:t xml:space="preserve">Tabelle </w:t>
            </w:r>
            <w:r w:rsidR="00252759">
              <w:fldChar w:fldCharType="begin"/>
            </w:r>
            <w:r w:rsidR="00252759">
              <w:instrText xml:space="preserve"> SEQ Tabelle \* ARABIC </w:instrText>
            </w:r>
            <w:r w:rsidR="00252759">
              <w:fldChar w:fldCharType="separate"/>
            </w:r>
            <w:r>
              <w:rPr>
                <w:noProof/>
              </w:rPr>
              <w:t>1</w:t>
            </w:r>
            <w:r w:rsidR="00252759">
              <w:rPr>
                <w:noProof/>
              </w:rPr>
              <w:fldChar w:fldCharType="end"/>
            </w:r>
          </w:p>
        </w:tc>
      </w:tr>
      <w:tr w:rsidR="003E4179" w14:paraId="297D1DCB" w14:textId="77777777" w:rsidTr="003E4179">
        <w:tc>
          <w:tcPr>
            <w:tcW w:w="1635" w:type="dxa"/>
            <w:tcBorders>
              <w:top w:val="nil"/>
              <w:bottom w:val="single" w:sz="4" w:space="0" w:color="auto"/>
            </w:tcBorders>
          </w:tcPr>
          <w:p w14:paraId="22B1FD29" w14:textId="77777777" w:rsidR="003E4179" w:rsidRPr="00B849C0" w:rsidRDefault="003E4179" w:rsidP="003E4179">
            <w:pPr>
              <w:rPr>
                <w:rFonts w:ascii="Liberation Serif" w:hAnsi="Liberation Serif" w:cs="Liberation Serif"/>
              </w:rPr>
            </w:pPr>
            <w:r w:rsidRPr="00B849C0">
              <w:rPr>
                <w:rFonts w:ascii="Liberation Serif" w:hAnsi="Liberation Serif" w:cs="Liberation Serif"/>
              </w:rPr>
              <w:t>Anzahl Autos</w:t>
            </w:r>
          </w:p>
        </w:tc>
        <w:tc>
          <w:tcPr>
            <w:tcW w:w="1317" w:type="dxa"/>
            <w:tcBorders>
              <w:top w:val="nil"/>
              <w:bottom w:val="single" w:sz="4" w:space="0" w:color="auto"/>
            </w:tcBorders>
          </w:tcPr>
          <w:p w14:paraId="2149DBAC" w14:textId="77777777" w:rsidR="003E4179" w:rsidRPr="00B849C0" w:rsidRDefault="003E4179" w:rsidP="003E4179">
            <w:pPr>
              <w:rPr>
                <w:rFonts w:ascii="Liberation Serif" w:hAnsi="Liberation Serif" w:cs="Liberation Serif"/>
              </w:rPr>
            </w:pPr>
            <w:r w:rsidRPr="00B849C0">
              <w:rPr>
                <w:rFonts w:ascii="Liberation Serif" w:hAnsi="Liberation Serif" w:cs="Liberation Serif"/>
              </w:rPr>
              <w:t>Länge [m]</w:t>
            </w:r>
          </w:p>
        </w:tc>
      </w:tr>
      <w:tr w:rsidR="003E4179" w14:paraId="543FB0C6" w14:textId="77777777" w:rsidTr="003301E1">
        <w:tc>
          <w:tcPr>
            <w:tcW w:w="1635" w:type="dxa"/>
            <w:tcBorders>
              <w:top w:val="single" w:sz="4" w:space="0" w:color="auto"/>
            </w:tcBorders>
            <w:vAlign w:val="center"/>
          </w:tcPr>
          <w:p w14:paraId="3FECB316"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1</w:t>
            </w:r>
          </w:p>
        </w:tc>
        <w:tc>
          <w:tcPr>
            <w:tcW w:w="1317" w:type="dxa"/>
            <w:tcBorders>
              <w:top w:val="single" w:sz="4" w:space="0" w:color="auto"/>
            </w:tcBorders>
            <w:vAlign w:val="center"/>
          </w:tcPr>
          <w:p w14:paraId="769F31A0"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4</w:t>
            </w:r>
          </w:p>
        </w:tc>
      </w:tr>
      <w:tr w:rsidR="003E4179" w14:paraId="053446FE" w14:textId="77777777" w:rsidTr="003301E1">
        <w:tc>
          <w:tcPr>
            <w:tcW w:w="1635" w:type="dxa"/>
            <w:vAlign w:val="center"/>
          </w:tcPr>
          <w:p w14:paraId="2A6D7A44"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2</w:t>
            </w:r>
          </w:p>
        </w:tc>
        <w:tc>
          <w:tcPr>
            <w:tcW w:w="1317" w:type="dxa"/>
            <w:vAlign w:val="center"/>
          </w:tcPr>
          <w:p w14:paraId="44F8507B"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8</w:t>
            </w:r>
          </w:p>
        </w:tc>
      </w:tr>
      <w:tr w:rsidR="003E4179" w14:paraId="100C56C6" w14:textId="77777777" w:rsidTr="003301E1">
        <w:tc>
          <w:tcPr>
            <w:tcW w:w="1635" w:type="dxa"/>
            <w:vAlign w:val="center"/>
          </w:tcPr>
          <w:p w14:paraId="41943C9D"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10</w:t>
            </w:r>
          </w:p>
        </w:tc>
        <w:tc>
          <w:tcPr>
            <w:tcW w:w="1317" w:type="dxa"/>
            <w:vAlign w:val="center"/>
          </w:tcPr>
          <w:p w14:paraId="6EE631AB"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40</w:t>
            </w:r>
          </w:p>
        </w:tc>
      </w:tr>
      <w:tr w:rsidR="003E4179" w14:paraId="570FBCF8" w14:textId="77777777" w:rsidTr="003301E1">
        <w:tc>
          <w:tcPr>
            <w:tcW w:w="1635" w:type="dxa"/>
            <w:vAlign w:val="center"/>
          </w:tcPr>
          <w:p w14:paraId="4469A1E7"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100</w:t>
            </w:r>
          </w:p>
        </w:tc>
        <w:tc>
          <w:tcPr>
            <w:tcW w:w="1317" w:type="dxa"/>
            <w:vAlign w:val="center"/>
          </w:tcPr>
          <w:p w14:paraId="2374E8B2"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400</w:t>
            </w:r>
          </w:p>
        </w:tc>
      </w:tr>
      <w:tr w:rsidR="003E4179" w14:paraId="1F62BCAD" w14:textId="77777777" w:rsidTr="003301E1">
        <w:tc>
          <w:tcPr>
            <w:tcW w:w="1635" w:type="dxa"/>
            <w:vAlign w:val="center"/>
          </w:tcPr>
          <w:p w14:paraId="11D15ACD"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250</w:t>
            </w:r>
          </w:p>
        </w:tc>
        <w:tc>
          <w:tcPr>
            <w:tcW w:w="1317" w:type="dxa"/>
            <w:vAlign w:val="center"/>
          </w:tcPr>
          <w:p w14:paraId="279522BF"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1000</w:t>
            </w:r>
          </w:p>
        </w:tc>
      </w:tr>
      <w:tr w:rsidR="003E4179" w14:paraId="18345EB4" w14:textId="77777777" w:rsidTr="003301E1">
        <w:tc>
          <w:tcPr>
            <w:tcW w:w="1635" w:type="dxa"/>
            <w:vAlign w:val="center"/>
          </w:tcPr>
          <w:p w14:paraId="29ECF0AC" w14:textId="77777777" w:rsidR="003E4179" w:rsidRPr="00B849C0" w:rsidRDefault="003E4179" w:rsidP="003E4179">
            <w:pPr>
              <w:jc w:val="center"/>
              <w:rPr>
                <w:rFonts w:ascii="Liberation Serif" w:hAnsi="Liberation Serif" w:cs="Liberation Serif"/>
              </w:rPr>
            </w:pPr>
            <w:r w:rsidRPr="00B849C0">
              <w:rPr>
                <w:rFonts w:ascii="Liberation Serif" w:hAnsi="Liberation Serif" w:cs="Liberation Serif"/>
              </w:rPr>
              <w:t>...</w:t>
            </w:r>
          </w:p>
        </w:tc>
        <w:tc>
          <w:tcPr>
            <w:tcW w:w="1317" w:type="dxa"/>
            <w:vAlign w:val="center"/>
          </w:tcPr>
          <w:p w14:paraId="01D9B654" w14:textId="77777777" w:rsidR="003E4179" w:rsidRPr="00B849C0" w:rsidRDefault="003E4179" w:rsidP="003E4179">
            <w:pPr>
              <w:keepNext/>
              <w:jc w:val="center"/>
              <w:rPr>
                <w:rFonts w:ascii="Liberation Serif" w:hAnsi="Liberation Serif" w:cs="Liberation Serif"/>
              </w:rPr>
            </w:pPr>
            <w:r w:rsidRPr="00B849C0">
              <w:rPr>
                <w:rFonts w:ascii="Liberation Serif" w:hAnsi="Liberation Serif" w:cs="Liberation Serif"/>
              </w:rPr>
              <w:t>...</w:t>
            </w:r>
          </w:p>
        </w:tc>
      </w:tr>
    </w:tbl>
    <w:p w14:paraId="2C21DCFC" w14:textId="77777777" w:rsidR="009D6103" w:rsidRDefault="009D6103" w:rsidP="00627ADE">
      <w:r>
        <w:t xml:space="preserve">Fermi-Aufgaben sind selbstdifferenzierende Aufgaben. Inwieweit Hilfestellungen überhaupt notwendig oder gar sinnvoll sind, ist vor dem Hintergrund der jeweiligen Lerngruppe zu hinterfragen. </w:t>
      </w:r>
    </w:p>
    <w:p w14:paraId="2A2785DE" w14:textId="77777777" w:rsidR="009D6103" w:rsidRPr="003F2413" w:rsidRDefault="009D6103" w:rsidP="00627ADE">
      <w:r>
        <w:t xml:space="preserve">Mögliche Impulse nach Bedarf </w:t>
      </w:r>
    </w:p>
    <w:p w14:paraId="494752B7" w14:textId="77777777" w:rsidR="009D6103" w:rsidRDefault="009D6103" w:rsidP="00627ADE">
      <w:pPr>
        <w:numPr>
          <w:ilvl w:val="0"/>
          <w:numId w:val="3"/>
        </w:numPr>
      </w:pPr>
      <w:r>
        <w:t>Anregung auf der Ebene der Strukturierung: Kann dir eine Skizze helfen? Was muss deine Skizze liefern? Was soll Deine Skizze darstellen?</w:t>
      </w:r>
    </w:p>
    <w:p w14:paraId="503D11BE" w14:textId="77777777" w:rsidR="009D6103" w:rsidRDefault="009D6103" w:rsidP="00581935">
      <w:pPr>
        <w:numPr>
          <w:ilvl w:val="0"/>
          <w:numId w:val="3"/>
        </w:numPr>
      </w:pPr>
      <w:r>
        <w:t>Zu Darstellungen in Tabellen anrege</w:t>
      </w:r>
      <w:r w:rsidR="00A31B6E">
        <w:t xml:space="preserve">n </w:t>
      </w:r>
      <w:r w:rsidR="007C4992">
        <w:t>(s. Tabelle 1)</w:t>
      </w:r>
    </w:p>
    <w:p w14:paraId="51DE8901" w14:textId="77777777" w:rsidR="009D6103" w:rsidRDefault="009D6103" w:rsidP="00627ADE">
      <w:pPr>
        <w:pStyle w:val="berschrift4"/>
      </w:pPr>
      <w:r>
        <w:t>vereinfachende Variationen:</w:t>
      </w:r>
    </w:p>
    <w:p w14:paraId="613AC32D" w14:textId="77777777" w:rsidR="009D6103" w:rsidRDefault="009D6103" w:rsidP="00627ADE">
      <w:pPr>
        <w:numPr>
          <w:ilvl w:val="0"/>
          <w:numId w:val="3"/>
        </w:numPr>
      </w:pPr>
      <w:r>
        <w:t xml:space="preserve">optional zur Differenzierung: Leitfragen: </w:t>
      </w:r>
    </w:p>
    <w:p w14:paraId="265E910E" w14:textId="77777777" w:rsidR="009D6103" w:rsidRDefault="009D6103" w:rsidP="00627ADE">
      <w:pPr>
        <w:numPr>
          <w:ilvl w:val="1"/>
          <w:numId w:val="3"/>
        </w:numPr>
      </w:pPr>
      <w:r>
        <w:t xml:space="preserve">Wie lang ist ein Auto? </w:t>
      </w:r>
    </w:p>
    <w:p w14:paraId="14EF9BA8" w14:textId="77777777" w:rsidR="009D6103" w:rsidRDefault="009D6103" w:rsidP="00627ADE">
      <w:pPr>
        <w:numPr>
          <w:ilvl w:val="1"/>
          <w:numId w:val="3"/>
        </w:numPr>
      </w:pPr>
      <w:r>
        <w:t xml:space="preserve">Wie lang ist ein Auto durchschnittlich? </w:t>
      </w:r>
    </w:p>
    <w:p w14:paraId="47334024" w14:textId="77777777" w:rsidR="009D6103" w:rsidRDefault="009D6103" w:rsidP="00627ADE">
      <w:pPr>
        <w:numPr>
          <w:ilvl w:val="1"/>
          <w:numId w:val="3"/>
        </w:numPr>
      </w:pPr>
      <w:r>
        <w:t>Wie viele Spuren hat die Autobahn?</w:t>
      </w:r>
    </w:p>
    <w:p w14:paraId="14308331" w14:textId="77777777" w:rsidR="009D6103" w:rsidRDefault="009D6103" w:rsidP="00627ADE">
      <w:pPr>
        <w:numPr>
          <w:ilvl w:val="0"/>
          <w:numId w:val="3"/>
        </w:numPr>
      </w:pPr>
      <w:r>
        <w:t>Beschränken der Realsituation: Wie viele PKW stehen im Stau?</w:t>
      </w:r>
    </w:p>
    <w:p w14:paraId="2425A7AC" w14:textId="77777777" w:rsidR="009D6103" w:rsidRDefault="009D6103" w:rsidP="00627ADE">
      <w:pPr>
        <w:numPr>
          <w:ilvl w:val="0"/>
          <w:numId w:val="3"/>
        </w:numPr>
      </w:pPr>
      <w:r>
        <w:t xml:space="preserve">Beschränken auf ein konkretes Auto: Angenommen, es stehen nur </w:t>
      </w:r>
      <w:r w:rsidR="00BA25A5">
        <w:t>„</w:t>
      </w:r>
      <w:r>
        <w:t>Model 3</w:t>
      </w:r>
      <w:r w:rsidR="00BA25A5">
        <w:t>“</w:t>
      </w:r>
      <w:r>
        <w:t xml:space="preserve"> von Tesla im Stau. </w:t>
      </w:r>
    </w:p>
    <w:p w14:paraId="539E4627" w14:textId="77777777" w:rsidR="009D6103" w:rsidRDefault="009D6103" w:rsidP="00627ADE">
      <w:pPr>
        <w:pStyle w:val="Listenabsatz"/>
        <w:numPr>
          <w:ilvl w:val="0"/>
          <w:numId w:val="3"/>
        </w:numPr>
      </w:pPr>
      <w:r>
        <w:t>Anschauliches Material zum Begreifen bereithalten: Spielzeugautos (im gleichen Maßstab), Pappstreifen als Autobahnspuren, (gleichlange) Pappstreifen als Symbol für Autos</w:t>
      </w:r>
    </w:p>
    <w:p w14:paraId="79F629BF" w14:textId="77777777" w:rsidR="00EE6FE2" w:rsidRDefault="00EE6FE2" w:rsidP="00627ADE">
      <w:pPr>
        <w:pStyle w:val="berschrift4"/>
      </w:pPr>
      <w:r>
        <w:t xml:space="preserve">komplexere Variationen: </w:t>
      </w:r>
    </w:p>
    <w:p w14:paraId="73AC6D95" w14:textId="77777777" w:rsidR="00EE6FE2" w:rsidRDefault="00EE6FE2" w:rsidP="00627ADE">
      <w:pPr>
        <w:numPr>
          <w:ilvl w:val="0"/>
          <w:numId w:val="2"/>
        </w:numPr>
      </w:pPr>
      <w:r>
        <w:t>Wie viele Personen stehen im Stau?</w:t>
      </w:r>
    </w:p>
    <w:p w14:paraId="38F4EE3B" w14:textId="77777777" w:rsidR="00EE6FE2" w:rsidRDefault="00EE6FE2" w:rsidP="00627ADE">
      <w:pPr>
        <w:numPr>
          <w:ilvl w:val="0"/>
          <w:numId w:val="2"/>
        </w:numPr>
      </w:pPr>
      <w:r>
        <w:t>Wie weit könnte ein Auto mit dem Sprit fahren, der im Stau verbrannt wird?</w:t>
      </w:r>
    </w:p>
    <w:p w14:paraId="27642613" w14:textId="77777777" w:rsidR="00EE6FE2" w:rsidRDefault="00EE6FE2" w:rsidP="00627ADE">
      <w:pPr>
        <w:numPr>
          <w:ilvl w:val="0"/>
          <w:numId w:val="2"/>
        </w:numPr>
      </w:pPr>
      <w:r>
        <w:t>Weitere Öffnungen sind möglich: Zwischen Dortmund und Bochum …</w:t>
      </w:r>
    </w:p>
    <w:p w14:paraId="48157C2C" w14:textId="77777777" w:rsidR="0070276D" w:rsidRDefault="00EE6FE2" w:rsidP="0070276D">
      <w:pPr>
        <w:numPr>
          <w:ilvl w:val="0"/>
          <w:numId w:val="2"/>
        </w:numPr>
      </w:pPr>
      <w:r>
        <w:t>Wie viel Zeit braucht man länger?</w:t>
      </w:r>
    </w:p>
    <w:p w14:paraId="7B497295" w14:textId="77777777" w:rsidR="00627ADE" w:rsidRDefault="00627ADE">
      <w:pPr>
        <w:spacing w:after="0" w:line="240" w:lineRule="auto"/>
        <w:jc w:val="left"/>
        <w:rPr>
          <w:b/>
        </w:rPr>
      </w:pPr>
      <w:r>
        <w:br w:type="page"/>
      </w:r>
    </w:p>
    <w:p w14:paraId="4BBDACB9" w14:textId="77777777" w:rsidR="00E37A33" w:rsidRDefault="00E37A33" w:rsidP="00627ADE">
      <w:pPr>
        <w:pStyle w:val="berschrift2"/>
      </w:pPr>
      <w:r>
        <w:lastRenderedPageBreak/>
        <w:t xml:space="preserve">2. </w:t>
      </w:r>
      <w:r w:rsidR="00DC382C">
        <w:t>Unterrichtseinheit</w:t>
      </w:r>
    </w:p>
    <w:p w14:paraId="469812F1" w14:textId="77777777" w:rsidR="00DC382C" w:rsidRDefault="00D16B67" w:rsidP="00DC382C">
      <w:r>
        <w:t xml:space="preserve">Schülerinnen und Schüler </w:t>
      </w:r>
      <w:r w:rsidRPr="00860DDA">
        <w:t>stellen eigene Fragen zur Stausituation und wenden die Lösungsstrategien erneut an – Variation der Staufrage</w:t>
      </w:r>
    </w:p>
    <w:p w14:paraId="531B8A4E" w14:textId="77777777" w:rsidR="00D16B67" w:rsidRPr="00D16B67" w:rsidRDefault="003301E1" w:rsidP="003301E1">
      <w:pPr>
        <w:pStyle w:val="berschrift3"/>
      </w:pPr>
      <w:r>
        <w:t xml:space="preserve">Benötigtes </w:t>
      </w:r>
      <w:r w:rsidR="00D16B67" w:rsidRPr="00D16B67">
        <w:t>Material</w:t>
      </w:r>
    </w:p>
    <w:p w14:paraId="6295BB9C" w14:textId="77777777" w:rsidR="00D16B67" w:rsidRDefault="00D16B67" w:rsidP="00DC382C">
      <w:r>
        <w:t xml:space="preserve">Tabelle </w:t>
      </w:r>
      <w:r w:rsidRPr="00177875">
        <w:rPr>
          <w:i/>
        </w:rPr>
        <w:t>Schritte beim Lösen von Sachaufgaben</w:t>
      </w:r>
      <w:r w:rsidR="00652773">
        <w:rPr>
          <w:i/>
        </w:rPr>
        <w:t xml:space="preserve"> </w:t>
      </w:r>
      <w:r w:rsidR="00336971" w:rsidRPr="00652773">
        <w:t>(s. Material)</w:t>
      </w:r>
      <w:r>
        <w:t xml:space="preserve">, Fragen </w:t>
      </w:r>
      <w:r w:rsidR="003301E1">
        <w:t>aus der Hausaufgabe</w:t>
      </w:r>
      <w:r>
        <w:t>,</w:t>
      </w:r>
      <w:r w:rsidR="00177875">
        <w:t xml:space="preserve"> </w:t>
      </w:r>
      <w:r w:rsidR="008B3E39">
        <w:t xml:space="preserve">je eine </w:t>
      </w:r>
      <w:r w:rsidR="00177875">
        <w:t xml:space="preserve">farbige Büroklammer für </w:t>
      </w:r>
      <w:r w:rsidR="008B3E39">
        <w:t>jede</w:t>
      </w:r>
      <w:r w:rsidR="003301E1">
        <w:t>n Lernenden</w:t>
      </w:r>
      <w:r w:rsidR="00177875">
        <w:t>,</w:t>
      </w:r>
      <w:r w:rsidR="005A79A1">
        <w:t xml:space="preserve"> </w:t>
      </w:r>
      <w:r>
        <w:t>Dokumentenkamera, Beamer</w:t>
      </w:r>
    </w:p>
    <w:p w14:paraId="254B3161" w14:textId="77777777" w:rsidR="00D16B67" w:rsidRPr="00D16B67" w:rsidRDefault="00D16B67" w:rsidP="003301E1">
      <w:pPr>
        <w:pStyle w:val="berschrift3"/>
      </w:pPr>
      <w:r w:rsidRPr="00D16B67">
        <w:t>Durchführung und Sicherung</w:t>
      </w:r>
    </w:p>
    <w:p w14:paraId="50B22AAF" w14:textId="77777777" w:rsidR="00652773" w:rsidRDefault="00652773" w:rsidP="00A7593B">
      <w:r>
        <w:t>Die Besprechung der Hausaufgabe</w:t>
      </w:r>
      <w:r w:rsidR="00AF0079">
        <w:t xml:space="preserve"> ermöglicht </w:t>
      </w:r>
      <w:r w:rsidR="00DE5E1B">
        <w:t xml:space="preserve">einen </w:t>
      </w:r>
      <w:r w:rsidR="00AF0079">
        <w:t xml:space="preserve">strukturierenden Rückblick auf das Stauproblem und gibt die Richtung für das Weiterarbeiten vor. </w:t>
      </w:r>
      <w:r w:rsidR="00707793">
        <w:t xml:space="preserve">Zunächst können die </w:t>
      </w:r>
      <w:r w:rsidR="003301E1">
        <w:t xml:space="preserve">Schülerinnen und Schüler </w:t>
      </w:r>
      <w:r w:rsidR="00707793">
        <w:t xml:space="preserve">anhand der Plakate bzw. ihrer Lösung im Heft die Schritte der Tabelle </w:t>
      </w:r>
      <w:r w:rsidR="00BA25A5">
        <w:t>„</w:t>
      </w:r>
      <w:r w:rsidR="00BA25A5" w:rsidRPr="007113A7">
        <w:rPr>
          <w:i/>
        </w:rPr>
        <w:t>Schritte beim Lösen von Sachaufgaben</w:t>
      </w:r>
      <w:r w:rsidR="00BA25A5">
        <w:rPr>
          <w:i/>
        </w:rPr>
        <w:t>“</w:t>
      </w:r>
      <w:r w:rsidR="00BA25A5">
        <w:t xml:space="preserve"> (siehe Material) </w:t>
      </w:r>
      <w:r w:rsidR="00707793">
        <w:t xml:space="preserve">identifizieren und erläutern. Dieser erneute Blick auf die verschiedenen Lösungen ermöglicht auch eine bewertende Perspektive auf die Plakate. </w:t>
      </w:r>
      <w:r w:rsidR="003301E1">
        <w:t xml:space="preserve">Die Lehrkraft </w:t>
      </w:r>
      <w:r w:rsidR="00707793">
        <w:t xml:space="preserve">kann hier </w:t>
      </w:r>
      <w:r w:rsidR="00A7593B">
        <w:t xml:space="preserve">Qualitätskriterien auf zwei Ebenen </w:t>
      </w:r>
      <w:r w:rsidR="00707793">
        <w:t xml:space="preserve">mit den </w:t>
      </w:r>
      <w:r w:rsidR="003301E1">
        <w:t xml:space="preserve">Schülerinnen und Schülern </w:t>
      </w:r>
      <w:r w:rsidR="00707793">
        <w:t>herausarbeiten:</w:t>
      </w:r>
      <w:r w:rsidR="00A7593B">
        <w:t xml:space="preserve"> Zum einen auf der </w:t>
      </w:r>
      <w:r w:rsidR="00A7593B" w:rsidRPr="00725CCB">
        <w:rPr>
          <w:i/>
        </w:rPr>
        <w:t>Ebene der Modellierung</w:t>
      </w:r>
      <w:r w:rsidR="00A7593B">
        <w:t xml:space="preserve"> und zum anderen auf der </w:t>
      </w:r>
      <w:r w:rsidR="00A7593B" w:rsidRPr="00725CCB">
        <w:rPr>
          <w:i/>
        </w:rPr>
        <w:t>Ebene der Darstellung</w:t>
      </w:r>
      <w:r w:rsidR="00A7593B">
        <w:t xml:space="preserve">. </w:t>
      </w:r>
    </w:p>
    <w:tbl>
      <w:tblPr>
        <w:tblStyle w:val="Tabellenraster"/>
        <w:tblpPr w:leftFromText="142" w:rightFromText="142" w:vertAnchor="text" w:tblpY="1"/>
        <w:tblOverlap w:val="never"/>
        <w:tblW w:w="0" w:type="auto"/>
        <w:tblBorders>
          <w:insideH w:val="none" w:sz="0" w:space="0" w:color="auto"/>
          <w:insideV w:val="none" w:sz="0" w:space="0" w:color="auto"/>
        </w:tblBorders>
        <w:tblLook w:val="04A0" w:firstRow="1" w:lastRow="0" w:firstColumn="1" w:lastColumn="0" w:noHBand="0" w:noVBand="1"/>
      </w:tblPr>
      <w:tblGrid>
        <w:gridCol w:w="918"/>
        <w:gridCol w:w="2378"/>
        <w:gridCol w:w="920"/>
      </w:tblGrid>
      <w:tr w:rsidR="00A7593B" w14:paraId="42690875" w14:textId="77777777" w:rsidTr="00B849C0">
        <w:trPr>
          <w:trHeight w:val="850"/>
        </w:trPr>
        <w:tc>
          <w:tcPr>
            <w:tcW w:w="918" w:type="dxa"/>
          </w:tcPr>
          <w:p w14:paraId="5E1C4A3F" w14:textId="77777777" w:rsidR="00A7593B" w:rsidRDefault="00A7593B" w:rsidP="00B849C0">
            <w:r>
              <w:rPr>
                <w:noProof/>
              </w:rPr>
              <w:drawing>
                <wp:inline distT="0" distB="0" distL="0" distR="0" wp14:anchorId="6EE4D6E2" wp14:editId="5C147CE8">
                  <wp:extent cx="444500" cy="444500"/>
                  <wp:effectExtent l="0" t="0" r="0" b="0"/>
                  <wp:docPr id="11" name="Grafik 11" descr="Volltref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diafile_OfYLuc.svg"/>
                          <pic:cNvPicPr/>
                        </pic:nvPicPr>
                        <pic:blipFill>
                          <a:blip r:embed="rId10"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vg="http://schemas.microsoft.com/office/drawing/2016/SVG/main" r:embed="rId13"/>
                              </a:ext>
                            </a:extLst>
                          </a:blip>
                          <a:stretch>
                            <a:fillRect/>
                          </a:stretch>
                        </pic:blipFill>
                        <pic:spPr>
                          <a:xfrm>
                            <a:off x="0" y="0"/>
                            <a:ext cx="444500" cy="444500"/>
                          </a:xfrm>
                          <a:prstGeom prst="rect">
                            <a:avLst/>
                          </a:prstGeom>
                        </pic:spPr>
                      </pic:pic>
                    </a:graphicData>
                  </a:graphic>
                </wp:inline>
              </w:drawing>
            </w:r>
          </w:p>
        </w:tc>
        <w:tc>
          <w:tcPr>
            <w:tcW w:w="2378" w:type="dxa"/>
            <w:vAlign w:val="center"/>
          </w:tcPr>
          <w:p w14:paraId="7E594872" w14:textId="77777777" w:rsidR="00A7593B" w:rsidRPr="00DC3BE9" w:rsidRDefault="00A7593B" w:rsidP="00B849C0">
            <w:pPr>
              <w:jc w:val="center"/>
              <w:rPr>
                <w:b/>
              </w:rPr>
            </w:pPr>
            <w:r w:rsidRPr="00DC3BE9">
              <w:rPr>
                <w:b/>
              </w:rPr>
              <w:t xml:space="preserve">Qualität der </w:t>
            </w:r>
            <w:r>
              <w:rPr>
                <w:b/>
              </w:rPr>
              <w:t>Modellierung</w:t>
            </w:r>
          </w:p>
        </w:tc>
        <w:tc>
          <w:tcPr>
            <w:tcW w:w="918" w:type="dxa"/>
          </w:tcPr>
          <w:p w14:paraId="423D3D64" w14:textId="77777777" w:rsidR="00A7593B" w:rsidRDefault="00A7593B" w:rsidP="00B849C0">
            <w:r>
              <w:rPr>
                <w:noProof/>
              </w:rPr>
              <w:drawing>
                <wp:inline distT="0" distB="0" distL="0" distR="0" wp14:anchorId="1908C433" wp14:editId="005B8BEF">
                  <wp:extent cx="444500" cy="444500"/>
                  <wp:effectExtent l="0" t="0" r="0" b="0"/>
                  <wp:docPr id="17" name="Grafik 17" descr="Volltref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diafile_OfYLuc.svg"/>
                          <pic:cNvPicPr/>
                        </pic:nvPicPr>
                        <pic:blipFill>
                          <a:blip r:embed="rId10"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vg="http://schemas.microsoft.com/office/drawing/2016/SVG/main" r:embed="rId13"/>
                              </a:ext>
                            </a:extLst>
                          </a:blip>
                          <a:stretch>
                            <a:fillRect/>
                          </a:stretch>
                        </pic:blipFill>
                        <pic:spPr>
                          <a:xfrm>
                            <a:off x="0" y="0"/>
                            <a:ext cx="444500" cy="444500"/>
                          </a:xfrm>
                          <a:prstGeom prst="rect">
                            <a:avLst/>
                          </a:prstGeom>
                        </pic:spPr>
                      </pic:pic>
                    </a:graphicData>
                  </a:graphic>
                </wp:inline>
              </w:drawing>
            </w:r>
          </w:p>
        </w:tc>
      </w:tr>
      <w:tr w:rsidR="00A7593B" w14:paraId="4F7F3F8F" w14:textId="77777777" w:rsidTr="00B849C0">
        <w:trPr>
          <w:trHeight w:val="1984"/>
        </w:trPr>
        <w:tc>
          <w:tcPr>
            <w:tcW w:w="4216" w:type="dxa"/>
            <w:gridSpan w:val="3"/>
          </w:tcPr>
          <w:p w14:paraId="52765641" w14:textId="77777777" w:rsidR="00A7593B" w:rsidRPr="00B849C0" w:rsidRDefault="00A7593B" w:rsidP="00B849C0">
            <w:pPr>
              <w:pStyle w:val="Listenabsatz"/>
              <w:ind w:left="169" w:right="145"/>
              <w:rPr>
                <w:rFonts w:ascii="Liberation Serif" w:hAnsi="Liberation Serif" w:cs="Liberation Serif"/>
              </w:rPr>
            </w:pPr>
            <w:r w:rsidRPr="00B849C0">
              <w:rPr>
                <w:rFonts w:ascii="Liberation Serif" w:hAnsi="Liberation Serif" w:cs="Liberation Serif"/>
                <w:i/>
              </w:rPr>
              <w:t>Wie viele</w:t>
            </w:r>
            <w:r w:rsidR="003301E1" w:rsidRPr="00B849C0">
              <w:rPr>
                <w:rFonts w:ascii="Liberation Serif" w:hAnsi="Liberation Serif" w:cs="Liberation Serif"/>
              </w:rPr>
              <w:t xml:space="preserve"> Größen/</w:t>
            </w:r>
            <w:r w:rsidRPr="00B849C0">
              <w:rPr>
                <w:rFonts w:ascii="Liberation Serif" w:hAnsi="Liberation Serif" w:cs="Liberation Serif"/>
              </w:rPr>
              <w:t>Annahmen werden berücksichtigt? (Komplexität d. Modells)</w:t>
            </w:r>
          </w:p>
          <w:p w14:paraId="20D7EF14" w14:textId="77777777" w:rsidR="00A7593B" w:rsidRPr="00B849C0" w:rsidRDefault="00A7593B" w:rsidP="00B849C0">
            <w:pPr>
              <w:pStyle w:val="Listenabsatz"/>
              <w:ind w:left="169" w:right="145"/>
              <w:rPr>
                <w:rFonts w:ascii="Liberation Serif" w:hAnsi="Liberation Serif" w:cs="Liberation Serif"/>
              </w:rPr>
            </w:pPr>
            <w:r w:rsidRPr="00B849C0">
              <w:rPr>
                <w:rFonts w:ascii="Liberation Serif" w:hAnsi="Liberation Serif" w:cs="Liberation Serif"/>
              </w:rPr>
              <w:t xml:space="preserve">Sind die Annahmen </w:t>
            </w:r>
            <w:r w:rsidRPr="00B849C0">
              <w:rPr>
                <w:rFonts w:ascii="Liberation Serif" w:hAnsi="Liberation Serif" w:cs="Liberation Serif"/>
                <w:i/>
              </w:rPr>
              <w:t>realistisch</w:t>
            </w:r>
            <w:r w:rsidR="00BA25A5" w:rsidRPr="00B849C0">
              <w:rPr>
                <w:rFonts w:ascii="Liberation Serif" w:hAnsi="Liberation Serif" w:cs="Liberation Serif"/>
                <w:i/>
              </w:rPr>
              <w:t xml:space="preserve"> </w:t>
            </w:r>
            <w:r w:rsidR="00BA25A5" w:rsidRPr="00B849C0">
              <w:rPr>
                <w:rFonts w:ascii="Liberation Serif" w:hAnsi="Liberation Serif" w:cs="Liberation Serif"/>
              </w:rPr>
              <w:t>und die</w:t>
            </w:r>
            <w:r w:rsidR="00BA25A5" w:rsidRPr="00B849C0">
              <w:rPr>
                <w:rFonts w:ascii="Liberation Serif" w:hAnsi="Liberation Serif" w:cs="Liberation Serif"/>
                <w:i/>
              </w:rPr>
              <w:t xml:space="preserve"> </w:t>
            </w:r>
            <w:r w:rsidRPr="00B849C0">
              <w:rPr>
                <w:rFonts w:ascii="Liberation Serif" w:hAnsi="Liberation Serif" w:cs="Liberation Serif"/>
              </w:rPr>
              <w:t xml:space="preserve">Vereinfachungen </w:t>
            </w:r>
            <w:r w:rsidRPr="00B849C0">
              <w:rPr>
                <w:rFonts w:ascii="Liberation Serif" w:hAnsi="Liberation Serif" w:cs="Liberation Serif"/>
                <w:i/>
              </w:rPr>
              <w:t>angemessen</w:t>
            </w:r>
            <w:r w:rsidRPr="00B849C0">
              <w:rPr>
                <w:rFonts w:ascii="Liberation Serif" w:hAnsi="Liberation Serif" w:cs="Liberation Serif"/>
              </w:rPr>
              <w:t>?</w:t>
            </w:r>
          </w:p>
          <w:p w14:paraId="16FBA896" w14:textId="77777777" w:rsidR="00A7593B" w:rsidRDefault="00A7593B" w:rsidP="00B849C0">
            <w:pPr>
              <w:pStyle w:val="Listenabsatz"/>
              <w:ind w:left="169" w:right="145"/>
            </w:pPr>
            <w:r w:rsidRPr="00B849C0">
              <w:rPr>
                <w:rFonts w:ascii="Liberation Serif" w:hAnsi="Liberation Serif" w:cs="Liberation Serif"/>
              </w:rPr>
              <w:t xml:space="preserve">Sind Rechnungen </w:t>
            </w:r>
            <w:r w:rsidRPr="00B849C0">
              <w:rPr>
                <w:rFonts w:ascii="Liberation Serif" w:hAnsi="Liberation Serif" w:cs="Liberation Serif"/>
                <w:i/>
              </w:rPr>
              <w:t>korrekt und nachvollziehbar</w:t>
            </w:r>
            <w:r w:rsidRPr="00B849C0">
              <w:rPr>
                <w:rFonts w:ascii="Liberation Serif" w:hAnsi="Liberation Serif" w:cs="Liberation Serif"/>
              </w:rPr>
              <w:t>?</w:t>
            </w:r>
          </w:p>
        </w:tc>
      </w:tr>
    </w:tbl>
    <w:tbl>
      <w:tblPr>
        <w:tblStyle w:val="Tabellenraster"/>
        <w:tblpPr w:leftFromText="142" w:rightFromText="142" w:vertAnchor="text" w:horzAnchor="margin" w:tblpXSpec="right" w:tblpY="9"/>
        <w:tblOverlap w:val="never"/>
        <w:tblW w:w="0" w:type="auto"/>
        <w:tblBorders>
          <w:insideH w:val="none" w:sz="0" w:space="0" w:color="auto"/>
          <w:insideV w:val="none" w:sz="0" w:space="0" w:color="auto"/>
        </w:tblBorders>
        <w:tblLook w:val="04A0" w:firstRow="1" w:lastRow="0" w:firstColumn="1" w:lastColumn="0" w:noHBand="0" w:noVBand="1"/>
      </w:tblPr>
      <w:tblGrid>
        <w:gridCol w:w="1064"/>
        <w:gridCol w:w="2077"/>
        <w:gridCol w:w="1065"/>
      </w:tblGrid>
      <w:tr w:rsidR="00B102A0" w14:paraId="0151D567" w14:textId="77777777" w:rsidTr="00B849C0">
        <w:trPr>
          <w:trHeight w:val="850"/>
        </w:trPr>
        <w:tc>
          <w:tcPr>
            <w:tcW w:w="1064" w:type="dxa"/>
          </w:tcPr>
          <w:p w14:paraId="5FB62C36" w14:textId="77777777" w:rsidR="00B102A0" w:rsidRDefault="00B102A0" w:rsidP="00B102A0">
            <w:r>
              <w:rPr>
                <w:noProof/>
              </w:rPr>
              <w:drawing>
                <wp:inline distT="0" distB="0" distL="0" distR="0" wp14:anchorId="5313F42A" wp14:editId="3F8ACCC5">
                  <wp:extent cx="457200" cy="457200"/>
                  <wp:effectExtent l="0" t="0" r="0" b="0"/>
                  <wp:docPr id="8" name="Grafik 8" descr="Leh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diafile_zwXqM4.svg"/>
                          <pic:cNvPicPr/>
                        </pic:nvPicPr>
                        <pic:blipFill>
                          <a:blip r:embed="rId1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vg="http://schemas.microsoft.com/office/drawing/2016/SVG/main" r:embed="rId15"/>
                              </a:ext>
                            </a:extLst>
                          </a:blip>
                          <a:stretch>
                            <a:fillRect/>
                          </a:stretch>
                        </pic:blipFill>
                        <pic:spPr>
                          <a:xfrm>
                            <a:off x="0" y="0"/>
                            <a:ext cx="457200" cy="457200"/>
                          </a:xfrm>
                          <a:prstGeom prst="rect">
                            <a:avLst/>
                          </a:prstGeom>
                          <a:effectLst/>
                        </pic:spPr>
                      </pic:pic>
                    </a:graphicData>
                  </a:graphic>
                </wp:inline>
              </w:drawing>
            </w:r>
          </w:p>
        </w:tc>
        <w:tc>
          <w:tcPr>
            <w:tcW w:w="2077" w:type="dxa"/>
            <w:vAlign w:val="center"/>
          </w:tcPr>
          <w:p w14:paraId="6ACAF698" w14:textId="77777777" w:rsidR="00B102A0" w:rsidRPr="00DC3BE9" w:rsidRDefault="00B102A0" w:rsidP="00B102A0">
            <w:pPr>
              <w:jc w:val="center"/>
              <w:rPr>
                <w:b/>
              </w:rPr>
            </w:pPr>
            <w:r w:rsidRPr="00DC3BE9">
              <w:rPr>
                <w:b/>
              </w:rPr>
              <w:t>Qualität der Darstellung</w:t>
            </w:r>
          </w:p>
        </w:tc>
        <w:tc>
          <w:tcPr>
            <w:tcW w:w="1065" w:type="dxa"/>
          </w:tcPr>
          <w:p w14:paraId="07632367" w14:textId="77777777" w:rsidR="00B102A0" w:rsidRDefault="00B102A0" w:rsidP="00B102A0">
            <w:r>
              <w:rPr>
                <w:noProof/>
              </w:rPr>
              <w:drawing>
                <wp:inline distT="0" distB="0" distL="0" distR="0" wp14:anchorId="4ADE7DCE" wp14:editId="548D1250">
                  <wp:extent cx="457200" cy="457200"/>
                  <wp:effectExtent l="0" t="0" r="0" b="0"/>
                  <wp:docPr id="12" name="Grafik 12" descr="Lehr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diafile_zwXqM4.svg"/>
                          <pic:cNvPicPr/>
                        </pic:nvPicPr>
                        <pic:blipFill>
                          <a:blip r:embed="rId1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vg="http://schemas.microsoft.com/office/drawing/2016/SVG/main" r:embed="rId15"/>
                              </a:ext>
                            </a:extLst>
                          </a:blip>
                          <a:stretch>
                            <a:fillRect/>
                          </a:stretch>
                        </pic:blipFill>
                        <pic:spPr>
                          <a:xfrm>
                            <a:off x="0" y="0"/>
                            <a:ext cx="457200" cy="457200"/>
                          </a:xfrm>
                          <a:prstGeom prst="rect">
                            <a:avLst/>
                          </a:prstGeom>
                        </pic:spPr>
                      </pic:pic>
                    </a:graphicData>
                  </a:graphic>
                </wp:inline>
              </w:drawing>
            </w:r>
          </w:p>
        </w:tc>
      </w:tr>
      <w:tr w:rsidR="00B102A0" w14:paraId="3DF7A7CE" w14:textId="77777777" w:rsidTr="00B849C0">
        <w:trPr>
          <w:trHeight w:val="1984"/>
        </w:trPr>
        <w:tc>
          <w:tcPr>
            <w:tcW w:w="4206" w:type="dxa"/>
            <w:gridSpan w:val="3"/>
          </w:tcPr>
          <w:p w14:paraId="3B747FA0" w14:textId="77777777" w:rsidR="00B102A0" w:rsidRPr="00B849C0" w:rsidRDefault="00B102A0" w:rsidP="00652773">
            <w:pPr>
              <w:pStyle w:val="Listenabsatz"/>
              <w:spacing w:line="276" w:lineRule="auto"/>
              <w:ind w:left="169"/>
              <w:rPr>
                <w:rFonts w:ascii="Liberation Serif" w:hAnsi="Liberation Serif" w:cs="Liberation Serif"/>
              </w:rPr>
            </w:pPr>
            <w:r w:rsidRPr="00B849C0">
              <w:rPr>
                <w:rFonts w:ascii="Liberation Serif" w:hAnsi="Liberation Serif" w:cs="Liberation Serif"/>
              </w:rPr>
              <w:t xml:space="preserve">Sind die </w:t>
            </w:r>
            <w:r w:rsidRPr="00B849C0">
              <w:rPr>
                <w:rFonts w:ascii="Liberation Serif" w:hAnsi="Liberation Serif" w:cs="Liberation Serif"/>
                <w:i/>
              </w:rPr>
              <w:t>Schritte der Bearbeitung</w:t>
            </w:r>
            <w:r w:rsidRPr="00B849C0">
              <w:rPr>
                <w:rFonts w:ascii="Liberation Serif" w:hAnsi="Liberation Serif" w:cs="Liberation Serif"/>
              </w:rPr>
              <w:t xml:space="preserve"> gegliedert?</w:t>
            </w:r>
            <w:r w:rsidR="007113A7" w:rsidRPr="00B849C0">
              <w:rPr>
                <w:rFonts w:ascii="Liberation Serif" w:hAnsi="Liberation Serif" w:cs="Liberation Serif"/>
              </w:rPr>
              <w:t xml:space="preserve"> (Überschriften</w:t>
            </w:r>
            <w:r w:rsidR="00C6090F" w:rsidRPr="00B849C0">
              <w:rPr>
                <w:rFonts w:ascii="Liberation Serif" w:hAnsi="Liberation Serif" w:cs="Liberation Serif"/>
              </w:rPr>
              <w:t>, …</w:t>
            </w:r>
            <w:r w:rsidR="007113A7" w:rsidRPr="00B849C0">
              <w:rPr>
                <w:rFonts w:ascii="Liberation Serif" w:hAnsi="Liberation Serif" w:cs="Liberation Serif"/>
              </w:rPr>
              <w:t>)</w:t>
            </w:r>
          </w:p>
          <w:p w14:paraId="7F50E13C" w14:textId="77777777" w:rsidR="00B102A0" w:rsidRPr="00B849C0" w:rsidRDefault="00B102A0" w:rsidP="00652773">
            <w:pPr>
              <w:pStyle w:val="Listenabsatz"/>
              <w:spacing w:line="276" w:lineRule="auto"/>
              <w:ind w:left="169"/>
              <w:rPr>
                <w:rFonts w:ascii="Liberation Serif" w:hAnsi="Liberation Serif" w:cs="Liberation Serif"/>
              </w:rPr>
            </w:pPr>
            <w:r w:rsidRPr="00B849C0">
              <w:rPr>
                <w:rFonts w:ascii="Liberation Serif" w:hAnsi="Liberation Serif" w:cs="Liberation Serif"/>
              </w:rPr>
              <w:t xml:space="preserve">Ist eine </w:t>
            </w:r>
            <w:r w:rsidRPr="00B849C0">
              <w:rPr>
                <w:rFonts w:ascii="Liberation Serif" w:hAnsi="Liberation Serif" w:cs="Liberation Serif"/>
                <w:i/>
              </w:rPr>
              <w:t>Skizze</w:t>
            </w:r>
            <w:r w:rsidRPr="00B849C0">
              <w:rPr>
                <w:rFonts w:ascii="Liberation Serif" w:hAnsi="Liberation Serif" w:cs="Liberation Serif"/>
              </w:rPr>
              <w:t xml:space="preserve"> mit den Annahmen vorhanden?</w:t>
            </w:r>
          </w:p>
          <w:p w14:paraId="5CDDA45F" w14:textId="77777777" w:rsidR="00B102A0" w:rsidRDefault="00B102A0" w:rsidP="00652773">
            <w:pPr>
              <w:pStyle w:val="Listenabsatz"/>
              <w:spacing w:line="276" w:lineRule="auto"/>
              <w:ind w:left="169"/>
            </w:pPr>
            <w:r w:rsidRPr="00B849C0">
              <w:rPr>
                <w:rFonts w:ascii="Liberation Serif" w:hAnsi="Liberation Serif" w:cs="Liberation Serif"/>
              </w:rPr>
              <w:t xml:space="preserve">Sind </w:t>
            </w:r>
            <w:r w:rsidRPr="00B849C0">
              <w:rPr>
                <w:rFonts w:ascii="Liberation Serif" w:hAnsi="Liberation Serif" w:cs="Liberation Serif"/>
                <w:i/>
              </w:rPr>
              <w:t>Rechnungen</w:t>
            </w:r>
            <w:r w:rsidRPr="00B849C0">
              <w:rPr>
                <w:rFonts w:ascii="Liberation Serif" w:hAnsi="Liberation Serif" w:cs="Liberation Serif"/>
              </w:rPr>
              <w:t xml:space="preserve"> sauber und lesbar notiert?</w:t>
            </w:r>
          </w:p>
        </w:tc>
      </w:tr>
    </w:tbl>
    <w:p w14:paraId="60ED54C3" w14:textId="77777777" w:rsidR="007113A7" w:rsidRDefault="007113A7" w:rsidP="00707793"/>
    <w:p w14:paraId="0BD9AF42" w14:textId="77777777" w:rsidR="007113A7" w:rsidRDefault="00707793" w:rsidP="00707793">
      <w:r>
        <w:t xml:space="preserve">Anschließend werden die </w:t>
      </w:r>
      <w:r w:rsidR="00315552" w:rsidRPr="00315552">
        <w:t>Fragen an der Tafel gesammelt und nach Lösbarkeit sortiert.</w:t>
      </w:r>
      <w:r w:rsidR="00177875">
        <w:t xml:space="preserve"> </w:t>
      </w:r>
      <w:r w:rsidR="0095068E">
        <w:t xml:space="preserve">Gemeinsam können </w:t>
      </w:r>
      <w:r w:rsidR="003301E1">
        <w:t xml:space="preserve">drei </w:t>
      </w:r>
      <w:r w:rsidR="0095068E">
        <w:t>Fragen ausgewählt werden</w:t>
      </w:r>
      <w:r w:rsidR="00A0491F">
        <w:t>, die anschließend in PA beantwortet werden</w:t>
      </w:r>
      <w:r w:rsidR="00336971">
        <w:t xml:space="preserve"> </w:t>
      </w:r>
      <w:r w:rsidR="00177875">
        <w:t xml:space="preserve">(z.B.: </w:t>
      </w:r>
      <w:r w:rsidR="003301E1">
        <w:t>W</w:t>
      </w:r>
      <w:r w:rsidR="00177875">
        <w:t>ie lange dauert es, bis man den Stau durchfahren hat? Wie viele Menschen stehen in dem Stau? Wie viele Fußballfelder bräuchte man, um alle Autos</w:t>
      </w:r>
      <w:r w:rsidR="003301E1">
        <w:t xml:space="preserve"> aus dem Stau darauf zu parken?</w:t>
      </w:r>
      <w:r w:rsidR="00177875">
        <w:t>)</w:t>
      </w:r>
      <w:r w:rsidR="00336971">
        <w:t>.</w:t>
      </w:r>
      <w:r w:rsidR="00177875">
        <w:t xml:space="preserve"> </w:t>
      </w:r>
      <w:r w:rsidR="0095068E">
        <w:t>D</w:t>
      </w:r>
      <w:r w:rsidR="00A0491F">
        <w:t>ie Tabelle</w:t>
      </w:r>
      <w:r w:rsidR="007113A7">
        <w:t xml:space="preserve"> </w:t>
      </w:r>
      <w:r w:rsidR="00BA25A5">
        <w:t>„</w:t>
      </w:r>
      <w:r w:rsidR="007113A7" w:rsidRPr="007113A7">
        <w:rPr>
          <w:i/>
        </w:rPr>
        <w:t>Schritte beim Lösen von Sachaufgaben</w:t>
      </w:r>
      <w:r w:rsidR="00BA25A5">
        <w:rPr>
          <w:i/>
        </w:rPr>
        <w:t>“</w:t>
      </w:r>
      <w:r w:rsidR="0095068E">
        <w:t xml:space="preserve"> </w:t>
      </w:r>
      <w:r w:rsidR="00A0491F">
        <w:t>kann dabei</w:t>
      </w:r>
      <w:r w:rsidR="0095068E">
        <w:t xml:space="preserve"> als Hilfestellung </w:t>
      </w:r>
      <w:r w:rsidR="00A0491F">
        <w:t>ge</w:t>
      </w:r>
      <w:r w:rsidR="0095068E">
        <w:t>nutz</w:t>
      </w:r>
      <w:r w:rsidR="00A0491F">
        <w:t>t werden</w:t>
      </w:r>
      <w:r w:rsidR="0095068E">
        <w:t>.</w:t>
      </w:r>
      <w:r w:rsidR="00177875">
        <w:t xml:space="preserve"> Die </w:t>
      </w:r>
      <w:r w:rsidR="00D22AAF">
        <w:t xml:space="preserve">Lernenden </w:t>
      </w:r>
      <w:r w:rsidR="00177875">
        <w:t xml:space="preserve">können mit einer Büroklammer an der rechten Spalte markieren, wo sie gerade im Lösungsprozess stecken. </w:t>
      </w:r>
    </w:p>
    <w:p w14:paraId="39253877" w14:textId="77777777" w:rsidR="003D1676" w:rsidRDefault="00177875" w:rsidP="00707793">
      <w:r>
        <w:t xml:space="preserve">Ausgewählte Lösungen werden im Plenum vorgestellt. </w:t>
      </w:r>
      <w:r w:rsidR="00707793">
        <w:t xml:space="preserve">Hierbei ergibt sich die Möglichkeit, </w:t>
      </w:r>
      <w:r w:rsidR="008B3E39">
        <w:t xml:space="preserve">dass die </w:t>
      </w:r>
      <w:r w:rsidR="00D22AAF">
        <w:t xml:space="preserve">Schülerinnen und Schüler </w:t>
      </w:r>
      <w:r w:rsidR="008B3E39">
        <w:t>anhand der erarbeiteten</w:t>
      </w:r>
      <w:r w:rsidR="00707793">
        <w:t xml:space="preserve"> Qualitätskriterien </w:t>
      </w:r>
      <w:r w:rsidR="008B3E39">
        <w:t xml:space="preserve">die vorgestellten Lösungen bewerten. </w:t>
      </w:r>
    </w:p>
    <w:p w14:paraId="63F3FDA0" w14:textId="77777777" w:rsidR="008B3E39" w:rsidRDefault="008B3E39" w:rsidP="00707793">
      <w:r>
        <w:t xml:space="preserve">Als Vertiefung bietet sich eine Variation der Annahmen an. So können die </w:t>
      </w:r>
      <w:r w:rsidR="00D22AAF">
        <w:t xml:space="preserve">Schülerinnen und Schüler </w:t>
      </w:r>
      <w:r>
        <w:t>im bekannten Kontext Abhängigkeiten qualitativ (ggf. auch quantitativ) untersuchen und verbal begründen:</w:t>
      </w:r>
    </w:p>
    <w:p w14:paraId="2255DF82" w14:textId="77777777" w:rsidR="007A788D" w:rsidRDefault="003D1676" w:rsidP="008B3E39">
      <w:r>
        <w:t>Was passiert mit der Anzahl der Autos, wenn:</w:t>
      </w:r>
    </w:p>
    <w:p w14:paraId="536C45C8" w14:textId="77777777" w:rsidR="003D1676" w:rsidRDefault="003D1676" w:rsidP="008B3E39">
      <w:pPr>
        <w:pStyle w:val="Listenabsatz"/>
        <w:numPr>
          <w:ilvl w:val="0"/>
          <w:numId w:val="21"/>
        </w:numPr>
      </w:pPr>
      <w:r>
        <w:t>die durchschnittliche Autolänge größer (kleiner) wird</w:t>
      </w:r>
    </w:p>
    <w:p w14:paraId="7BBDF566" w14:textId="77777777" w:rsidR="003D1676" w:rsidRDefault="003D1676" w:rsidP="008B3E39">
      <w:pPr>
        <w:pStyle w:val="Listenabsatz"/>
        <w:numPr>
          <w:ilvl w:val="0"/>
          <w:numId w:val="21"/>
        </w:numPr>
      </w:pPr>
      <w:r>
        <w:t>der durchschnittliche Abstand zwischen zwei Fahrzeugen größer (kleiner) wird</w:t>
      </w:r>
    </w:p>
    <w:p w14:paraId="417C51E6" w14:textId="77777777" w:rsidR="003D1676" w:rsidRDefault="003D1676" w:rsidP="008B3E39">
      <w:pPr>
        <w:pStyle w:val="Listenabsatz"/>
        <w:numPr>
          <w:ilvl w:val="0"/>
          <w:numId w:val="21"/>
        </w:numPr>
      </w:pPr>
      <w:r>
        <w:t>die Anzahl der Spuren größer (kleiner) wird</w:t>
      </w:r>
    </w:p>
    <w:p w14:paraId="595ECA88" w14:textId="77777777" w:rsidR="003D1676" w:rsidRDefault="003D1676" w:rsidP="008B3E39">
      <w:pPr>
        <w:pStyle w:val="Listenabsatz"/>
        <w:numPr>
          <w:ilvl w:val="0"/>
          <w:numId w:val="21"/>
        </w:numPr>
      </w:pPr>
      <w:r>
        <w:t xml:space="preserve">der Stau an einem Sonntag/Werktag </w:t>
      </w:r>
      <w:r w:rsidR="00A2218D">
        <w:t>ist</w:t>
      </w:r>
      <w:r w:rsidR="008B3E39">
        <w:t>?</w:t>
      </w:r>
    </w:p>
    <w:p w14:paraId="248CA56A" w14:textId="77777777" w:rsidR="00E07F78" w:rsidRDefault="005D71D3" w:rsidP="00627ADE">
      <w:pPr>
        <w:pStyle w:val="berschrift2"/>
      </w:pPr>
      <w:r>
        <w:lastRenderedPageBreak/>
        <w:t xml:space="preserve">3. Unterrichtseinheit: </w:t>
      </w:r>
      <w:r w:rsidR="005170B7">
        <w:t xml:space="preserve">Anwenden der Lösungsstrategie auf ein anderes Problem </w:t>
      </w:r>
    </w:p>
    <w:p w14:paraId="42B29D76" w14:textId="77777777" w:rsidR="005170B7" w:rsidRDefault="005170B7" w:rsidP="001B2DC8">
      <w:r>
        <w:t xml:space="preserve">Die Fähr-Aufgabe </w:t>
      </w:r>
      <w:r w:rsidR="008E1FF2">
        <w:fldChar w:fldCharType="begin"/>
      </w:r>
      <w:r w:rsidR="008B5E1E">
        <w:instrText>ADDIN CITAVI.PLACEHOLDER 43a29533-3958-43a5-88d8-863652fd4bd8 PFBsYWNlaG9sZGVyPg0KICA8QWRkSW5WZXJzaW9uPjUuNy4xLjA8L0FkZEluVmVyc2lvbj4NCiAgPElkPjQzYTI5NTMzLTM5NTgtNDNhNS04OGQ4LTg2MzY1MmZkNGJkODwvSWQ+DQogIDxFbnRyaWVzPg0KICAgIDxFbnRyeT4NCiAgICAgIDxJZD42YmZjZGRhYS1iMmYwLTQ2MmYtYWE5MC01YzVjMDYxMTdkYjQ8L0lkPg0KICAgICAgPFJlZmVyZW5jZUlkPjU1Nzg5MzA3LTg0YjItNGE0ZS05OWE5LWYzODBkYzEwNDliZ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1Y2gsIDIwMTgpPC9UZXh0Pg0KICAgIDwvVGV4dFVuaXQ+DQogIDwvVGV4dFVuaXRzPg0KPC9QbGFjZWhvbGRlcj4=</w:instrText>
      </w:r>
      <w:r w:rsidR="008E1FF2">
        <w:fldChar w:fldCharType="separate"/>
      </w:r>
      <w:bookmarkStart w:id="13" w:name="_CTVP00143a29533395843a588d8863652fd4bd8"/>
      <w:r w:rsidR="008B5E1E">
        <w:t>(Kuch, 2018)</w:t>
      </w:r>
      <w:bookmarkEnd w:id="13"/>
      <w:r w:rsidR="008E1FF2">
        <w:fldChar w:fldCharType="end"/>
      </w:r>
      <w:r w:rsidR="008E1FF2">
        <w:t xml:space="preserve"> </w:t>
      </w:r>
      <w:r>
        <w:t>stellt einerseits eine Vertiefung der</w:t>
      </w:r>
      <w:r w:rsidR="00772EA5">
        <w:t xml:space="preserve"> Stauaufgabe dar</w:t>
      </w:r>
      <w:r w:rsidR="00896712">
        <w:t xml:space="preserve">, bei der die </w:t>
      </w:r>
      <w:r w:rsidR="00336971">
        <w:t xml:space="preserve">Schülerinnen und Schüler </w:t>
      </w:r>
      <w:r w:rsidR="00896712">
        <w:t>die Erkenntnisse der Stau-Aufgabe nutzen können.</w:t>
      </w:r>
      <w:r w:rsidR="00772EA5">
        <w:t xml:space="preserve"> Andererseits weist sie mit weiteren Annahmen zu Zeit und Geschwindigkeit eine höhere Komplexität auf.</w:t>
      </w:r>
    </w:p>
    <w:p w14:paraId="594F9C6B" w14:textId="77777777" w:rsidR="00D22AAF" w:rsidRDefault="00D22AAF" w:rsidP="00D22AAF">
      <w:pPr>
        <w:pStyle w:val="berschrift3"/>
      </w:pPr>
      <w:r>
        <w:t xml:space="preserve">Benötigtes </w:t>
      </w:r>
      <w:r w:rsidR="00694FD2">
        <w:t>Material</w:t>
      </w:r>
    </w:p>
    <w:p w14:paraId="5E30ABEE" w14:textId="77777777" w:rsidR="00D22AAF" w:rsidRDefault="007E65FB" w:rsidP="001B2DC8">
      <w:r>
        <w:t xml:space="preserve">Die Fähr-Aufgabe </w:t>
      </w:r>
      <w:r w:rsidR="00A31B6E">
        <w:t>(Arbeitsblatt</w:t>
      </w:r>
      <w:r w:rsidR="00336971">
        <w:t xml:space="preserve"> s. „Material“</w:t>
      </w:r>
      <w:r w:rsidR="00A31B6E">
        <w:t>)</w:t>
      </w:r>
      <w:r>
        <w:t>, ggf. Rechner mit Internetverbindung, Beamer</w:t>
      </w:r>
      <w:r w:rsidR="00652773">
        <w:t>:</w:t>
      </w:r>
    </w:p>
    <w:p w14:paraId="0C40BB5B" w14:textId="77777777" w:rsidR="00336971" w:rsidRDefault="00336971" w:rsidP="001B2DC8"/>
    <w:p w14:paraId="2A604922" w14:textId="77777777" w:rsidR="001B2DC8" w:rsidRPr="00D22AAF" w:rsidRDefault="001B2DC8" w:rsidP="00D22AAF">
      <w:pPr>
        <w:pStyle w:val="Tafel1"/>
      </w:pPr>
      <w:r w:rsidRPr="00D22AAF">
        <w:t>Die Fähre „Peter Pan“ liegt am Rhein zwischen Karlsruhe (Baden-Württemberg) und Germersheim (Rheinland-Pfalz). Sie verbindet den badischen Ort Leopoldshafen mit dem pfälzischen Ort Leimersheim. Touristen und Berufstätige nutzen die Fähre, die eine Tragfähigkeit von 120 Tonnen besitzt.</w:t>
      </w:r>
    </w:p>
    <w:p w14:paraId="4AE2643C" w14:textId="77777777" w:rsidR="001B2DC8" w:rsidRDefault="001B2DC8" w:rsidP="00D22AAF">
      <w:pPr>
        <w:pStyle w:val="Tafel1"/>
      </w:pPr>
      <w:r>
        <w:t>Wie viele Fahrzeuge können an einem Tag mit dieser Fähre transportiert werden?</w:t>
      </w:r>
    </w:p>
    <w:p w14:paraId="6A2C2531" w14:textId="77777777" w:rsidR="009812D8" w:rsidRPr="007E65FB" w:rsidRDefault="007418A8" w:rsidP="00D22AAF">
      <w:pPr>
        <w:pStyle w:val="berschrift3"/>
      </w:pPr>
      <w:r>
        <w:t xml:space="preserve">Durchführung und </w:t>
      </w:r>
      <w:r w:rsidR="00694FD2">
        <w:t>Sicherung</w:t>
      </w:r>
    </w:p>
    <w:p w14:paraId="3A9BA902" w14:textId="77777777" w:rsidR="007E65FB" w:rsidRDefault="007418A8">
      <w:r>
        <w:t xml:space="preserve">Auch hier lässt sich </w:t>
      </w:r>
      <w:r w:rsidR="0053701C">
        <w:t xml:space="preserve">in der Durchführung </w:t>
      </w:r>
      <w:r>
        <w:t xml:space="preserve">der Schwierigkeitsgrad durch Eingrenzung der Fragestellung auf die speziellen Bedürfnisse der jeweiligen Lerngruppe zuschneiden. Gleichwohl bleibt der selbstdifferenzierende Charakter der Aufgabe erhalten. </w:t>
      </w:r>
    </w:p>
    <w:p w14:paraId="00AF9443" w14:textId="77777777" w:rsidR="00D22AAF" w:rsidRDefault="007418A8">
      <w:r>
        <w:t xml:space="preserve">Die </w:t>
      </w:r>
      <w:r w:rsidR="00D22AAF">
        <w:t xml:space="preserve">Schülerinnen und Schüler </w:t>
      </w:r>
      <w:r>
        <w:t xml:space="preserve">können </w:t>
      </w:r>
      <w:r w:rsidR="0053701C">
        <w:t xml:space="preserve">auf der Ebene des Problemlösens entdecken, dass das bekannte Stauproblem in dieser Aufgabe enthalten ist </w:t>
      </w:r>
      <w:r w:rsidR="00925569">
        <w:t>(Zerlegen des Problems in Teilprobleme)</w:t>
      </w:r>
      <w:r w:rsidR="00D22AAF">
        <w:t>.</w:t>
      </w:r>
      <w:r w:rsidR="00925569">
        <w:t xml:space="preserve"> </w:t>
      </w:r>
      <w:r w:rsidR="0053701C">
        <w:t xml:space="preserve">So können die bekannten Abschätzungen </w:t>
      </w:r>
      <w:r w:rsidR="00C6090F">
        <w:t xml:space="preserve">der ersten UE </w:t>
      </w:r>
      <w:r w:rsidR="0053701C">
        <w:t xml:space="preserve">genutzt und auf die Fähre übertragen werden. </w:t>
      </w:r>
    </w:p>
    <w:p w14:paraId="6AD77C58" w14:textId="77777777" w:rsidR="007418A8" w:rsidRDefault="0053701C">
      <w:r>
        <w:t xml:space="preserve">Bei den Präsentationen der Lernprodukte der </w:t>
      </w:r>
      <w:r w:rsidR="00D22AAF">
        <w:t xml:space="preserve">Schülerinnen und Schüler </w:t>
      </w:r>
      <w:r w:rsidR="005806D2">
        <w:t>werden</w:t>
      </w:r>
      <w:r>
        <w:t xml:space="preserve"> die erarbeiteten Qualitätskriterien</w:t>
      </w:r>
      <w:r w:rsidR="00A8375A">
        <w:t xml:space="preserve"> für die Modellierung und die Darstellung</w:t>
      </w:r>
      <w:r>
        <w:t xml:space="preserve"> </w:t>
      </w:r>
      <w:r w:rsidR="00692E3D">
        <w:t>erneut aufgegriffen. Die Lernenden können damit vorgestellte Lösungswege gegenseitig bewerten und wichtige Aspekte zur Darstellung eigener Lösungen wiederholen.</w:t>
      </w:r>
    </w:p>
    <w:p w14:paraId="67CA2A0A" w14:textId="77777777" w:rsidR="00581935" w:rsidRDefault="00581935"/>
    <w:p w14:paraId="51BBA091" w14:textId="77777777" w:rsidR="00581935" w:rsidRPr="00D22AAF" w:rsidRDefault="00581935" w:rsidP="00D22AAF">
      <w:pPr>
        <w:pStyle w:val="Tafel1"/>
      </w:pPr>
      <w:r w:rsidRPr="00D22AAF">
        <w:t xml:space="preserve">Hausaufgabe: </w:t>
      </w:r>
    </w:p>
    <w:p w14:paraId="260BB9D6" w14:textId="4FF25CBE" w:rsidR="00F86D86" w:rsidRDefault="00581935" w:rsidP="00F86D86">
      <w:pPr>
        <w:pStyle w:val="Tafel1"/>
        <w:numPr>
          <w:ilvl w:val="0"/>
          <w:numId w:val="36"/>
        </w:numPr>
      </w:pPr>
      <w:r w:rsidRPr="00D22AAF">
        <w:t>Erkundige Dich, wie viel</w:t>
      </w:r>
      <w:r w:rsidR="00AC4956">
        <w:t xml:space="preserve"> Wasser deine Familie im Monat [im Jahr]</w:t>
      </w:r>
      <w:r w:rsidRPr="00D22AAF">
        <w:t xml:space="preserve"> verbraucht. </w:t>
      </w:r>
    </w:p>
    <w:p w14:paraId="0C9B5163" w14:textId="43C22DD5" w:rsidR="00AC4956" w:rsidRPr="00D22AAF" w:rsidRDefault="00C6090F" w:rsidP="00AC4956">
      <w:pPr>
        <w:pStyle w:val="Tafel1"/>
        <w:numPr>
          <w:ilvl w:val="0"/>
          <w:numId w:val="36"/>
        </w:numPr>
      </w:pPr>
      <w:r>
        <w:t>Ermittle</w:t>
      </w:r>
      <w:r w:rsidR="00581935" w:rsidRPr="00D22AAF">
        <w:t xml:space="preserve"> den Wasserverbrauch </w:t>
      </w:r>
      <w:r>
        <w:t xml:space="preserve">einer </w:t>
      </w:r>
      <w:r w:rsidR="00581935" w:rsidRPr="00D22AAF">
        <w:t>Waschmaschine</w:t>
      </w:r>
      <w:r>
        <w:t xml:space="preserve"> [</w:t>
      </w:r>
      <w:r w:rsidR="00581935" w:rsidRPr="00D22AAF">
        <w:t xml:space="preserve">Spülmaschine, </w:t>
      </w:r>
      <w:r>
        <w:t xml:space="preserve">der </w:t>
      </w:r>
      <w:r w:rsidR="00581935" w:rsidRPr="00D22AAF">
        <w:t>Toilettenspülung</w:t>
      </w:r>
      <w:r>
        <w:t>]</w:t>
      </w:r>
      <w:r w:rsidR="00581935" w:rsidRPr="00D22AAF">
        <w:t xml:space="preserve"> </w:t>
      </w:r>
      <w:r w:rsidR="00D438AA" w:rsidRPr="00D22AAF">
        <w:t>bei einem Arbeitsgang</w:t>
      </w:r>
      <w:r w:rsidR="00FC1A0F" w:rsidRPr="00D22AAF">
        <w:t xml:space="preserve">. </w:t>
      </w:r>
    </w:p>
    <w:p w14:paraId="314E1AC1" w14:textId="77777777" w:rsidR="00692E3D" w:rsidRDefault="00692E3D"/>
    <w:p w14:paraId="1C652094" w14:textId="77777777" w:rsidR="00692E3D" w:rsidRDefault="00692E3D"/>
    <w:p w14:paraId="6E9F85A9" w14:textId="77777777" w:rsidR="00D22AAF" w:rsidRDefault="00D22AAF">
      <w:pPr>
        <w:spacing w:after="0" w:line="240" w:lineRule="auto"/>
        <w:jc w:val="left"/>
        <w:rPr>
          <w:b/>
        </w:rPr>
      </w:pPr>
      <w:r>
        <w:br w:type="page"/>
      </w:r>
    </w:p>
    <w:p w14:paraId="78D79190" w14:textId="77777777" w:rsidR="009812D8" w:rsidRDefault="00BE6ABE" w:rsidP="00627ADE">
      <w:pPr>
        <w:pStyle w:val="berschrift2"/>
      </w:pPr>
      <w:r>
        <w:lastRenderedPageBreak/>
        <w:t xml:space="preserve">4. Unterrichtseinheit: </w:t>
      </w:r>
      <w:r w:rsidRPr="00BE6ABE">
        <w:t>„Ein tropfender Wasserhahn kann pro Tag bis zu 100 Liter Wasser ver</w:t>
      </w:r>
      <w:r w:rsidR="00860DDA">
        <w:t>schwenden“ – Kann das stimmen?</w:t>
      </w:r>
    </w:p>
    <w:p w14:paraId="00F8342F" w14:textId="77777777" w:rsidR="00336971" w:rsidRDefault="00694FD2" w:rsidP="00336971">
      <w:pPr>
        <w:pStyle w:val="berschrift3"/>
      </w:pPr>
      <w:r>
        <w:t>Material</w:t>
      </w:r>
    </w:p>
    <w:p w14:paraId="4CF68DB8" w14:textId="77777777" w:rsidR="00A31B6E" w:rsidRDefault="00A31B6E" w:rsidP="00336971">
      <w:r>
        <w:t xml:space="preserve">Bild von tropfendem Wasserhahn, </w:t>
      </w:r>
      <w:r w:rsidR="00581935">
        <w:t>Plakate u</w:t>
      </w:r>
      <w:r w:rsidR="00336971">
        <w:t xml:space="preserve">nd dicke Filzstifte (alternativ </w:t>
      </w:r>
      <w:r w:rsidR="00581935">
        <w:t>Dokumentenkamera und Beamer), Messbecher, Stoppuhr</w:t>
      </w:r>
    </w:p>
    <w:p w14:paraId="29A7B0DA" w14:textId="77777777" w:rsidR="00336971" w:rsidRPr="00336971" w:rsidRDefault="00694FD2" w:rsidP="00336971">
      <w:pPr>
        <w:pStyle w:val="berschrift3"/>
      </w:pPr>
      <w:r>
        <w:t>Aufgabe</w:t>
      </w:r>
    </w:p>
    <w:p w14:paraId="21385471" w14:textId="77777777" w:rsidR="00581935" w:rsidRDefault="00581935" w:rsidP="00336971">
      <w:pPr>
        <w:pStyle w:val="Tafel1"/>
      </w:pPr>
      <w:r>
        <w:t xml:space="preserve">„Ein tropfender </w:t>
      </w:r>
      <w:r w:rsidRPr="00336971">
        <w:t>Wasserhahn</w:t>
      </w:r>
      <w:r>
        <w:t xml:space="preserve"> kann pro Tag bis zu 100 Liter Wasser verschwenden.“ </w:t>
      </w:r>
      <w:r w:rsidR="00336971">
        <w:t>Ü</w:t>
      </w:r>
      <w:r w:rsidR="00FC1A0F">
        <w:t>berprüft, ob das stimmen kann!</w:t>
      </w:r>
    </w:p>
    <w:p w14:paraId="090C4434" w14:textId="77777777" w:rsidR="00FC1A0F" w:rsidRPr="007E65FB" w:rsidRDefault="00FC1A0F" w:rsidP="00336971">
      <w:pPr>
        <w:pStyle w:val="berschrift3"/>
      </w:pPr>
      <w:r>
        <w:t xml:space="preserve">Durchführung und </w:t>
      </w:r>
      <w:r w:rsidR="00694FD2">
        <w:t>Sicherung</w:t>
      </w:r>
    </w:p>
    <w:tbl>
      <w:tblPr>
        <w:tblStyle w:val="Tabellenraster"/>
        <w:tblpPr w:leftFromText="141" w:rightFromText="141" w:vertAnchor="text" w:horzAnchor="margin" w:tblpXSpec="right" w:tblpY="22"/>
        <w:tblOverlap w:val="never"/>
        <w:tblW w:w="0" w:type="auto"/>
        <w:tblLook w:val="04A0" w:firstRow="1" w:lastRow="0" w:firstColumn="1" w:lastColumn="0" w:noHBand="0" w:noVBand="1"/>
      </w:tblPr>
      <w:tblGrid>
        <w:gridCol w:w="1809"/>
        <w:gridCol w:w="2047"/>
      </w:tblGrid>
      <w:tr w:rsidR="00B849C0" w14:paraId="5F754492" w14:textId="77777777" w:rsidTr="00B849C0">
        <w:tc>
          <w:tcPr>
            <w:tcW w:w="3856" w:type="dxa"/>
            <w:gridSpan w:val="2"/>
            <w:tcBorders>
              <w:top w:val="nil"/>
              <w:left w:val="nil"/>
              <w:right w:val="nil"/>
            </w:tcBorders>
          </w:tcPr>
          <w:p w14:paraId="36A12781" w14:textId="77777777" w:rsidR="00B849C0" w:rsidRDefault="00B849C0" w:rsidP="00B849C0">
            <w:pPr>
              <w:pStyle w:val="Beschriftung"/>
            </w:pPr>
            <w:r>
              <w:t xml:space="preserve">Tabelle </w:t>
            </w:r>
            <w:r w:rsidR="00252759">
              <w:fldChar w:fldCharType="begin"/>
            </w:r>
            <w:r w:rsidR="00252759">
              <w:instrText xml:space="preserve"> SEQ Tabelle \* ARABIC </w:instrText>
            </w:r>
            <w:r w:rsidR="00252759">
              <w:fldChar w:fldCharType="separate"/>
            </w:r>
            <w:r>
              <w:rPr>
                <w:noProof/>
              </w:rPr>
              <w:t>2</w:t>
            </w:r>
            <w:r w:rsidR="00252759">
              <w:rPr>
                <w:noProof/>
              </w:rPr>
              <w:fldChar w:fldCharType="end"/>
            </w:r>
          </w:p>
        </w:tc>
      </w:tr>
      <w:tr w:rsidR="00B849C0" w14:paraId="1ED842F0" w14:textId="77777777" w:rsidTr="00B849C0">
        <w:trPr>
          <w:trHeight w:val="454"/>
        </w:trPr>
        <w:tc>
          <w:tcPr>
            <w:tcW w:w="1809" w:type="dxa"/>
          </w:tcPr>
          <w:p w14:paraId="30D48489"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Gerät oder Vorgang</w:t>
            </w:r>
          </w:p>
        </w:tc>
        <w:tc>
          <w:tcPr>
            <w:tcW w:w="2047" w:type="dxa"/>
          </w:tcPr>
          <w:p w14:paraId="63ED3A08"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Wassermenge in Liter pro Tag und pro Kopf</w:t>
            </w:r>
            <w:r w:rsidRPr="00B849C0">
              <w:rPr>
                <w:rStyle w:val="Funotenzeichen"/>
              </w:rPr>
              <w:footnoteReference w:id="1"/>
            </w:r>
          </w:p>
        </w:tc>
      </w:tr>
      <w:tr w:rsidR="00B849C0" w14:paraId="4CD35F44" w14:textId="77777777" w:rsidTr="00B849C0">
        <w:trPr>
          <w:trHeight w:val="454"/>
        </w:trPr>
        <w:tc>
          <w:tcPr>
            <w:tcW w:w="1809" w:type="dxa"/>
          </w:tcPr>
          <w:p w14:paraId="698CB898"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Trinken und Kochen</w:t>
            </w:r>
          </w:p>
        </w:tc>
        <w:tc>
          <w:tcPr>
            <w:tcW w:w="2047" w:type="dxa"/>
          </w:tcPr>
          <w:p w14:paraId="56927D07" w14:textId="77777777" w:rsidR="00B849C0" w:rsidRPr="00B849C0" w:rsidRDefault="00B849C0" w:rsidP="00B849C0">
            <w:pPr>
              <w:jc w:val="center"/>
              <w:rPr>
                <w:rFonts w:ascii="Liberation Serif" w:hAnsi="Liberation Serif" w:cs="Liberation Serif"/>
              </w:rPr>
            </w:pPr>
            <w:r w:rsidRPr="00B849C0">
              <w:rPr>
                <w:rFonts w:ascii="Liberation Serif" w:hAnsi="Liberation Serif" w:cs="Liberation Serif"/>
              </w:rPr>
              <w:t>5</w:t>
            </w:r>
          </w:p>
        </w:tc>
      </w:tr>
      <w:tr w:rsidR="00B849C0" w14:paraId="2D4AC381" w14:textId="77777777" w:rsidTr="00B849C0">
        <w:trPr>
          <w:trHeight w:val="454"/>
        </w:trPr>
        <w:tc>
          <w:tcPr>
            <w:tcW w:w="1809" w:type="dxa"/>
          </w:tcPr>
          <w:p w14:paraId="63FA98DB"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Spülmaschine</w:t>
            </w:r>
          </w:p>
        </w:tc>
        <w:tc>
          <w:tcPr>
            <w:tcW w:w="2047" w:type="dxa"/>
          </w:tcPr>
          <w:p w14:paraId="1FC6EBA4" w14:textId="77777777" w:rsidR="00B849C0" w:rsidRPr="00B849C0" w:rsidRDefault="00B849C0" w:rsidP="00B849C0">
            <w:pPr>
              <w:jc w:val="center"/>
              <w:rPr>
                <w:rFonts w:ascii="Liberation Serif" w:hAnsi="Liberation Serif" w:cs="Liberation Serif"/>
              </w:rPr>
            </w:pPr>
            <w:r w:rsidRPr="00B849C0">
              <w:rPr>
                <w:rFonts w:ascii="Liberation Serif" w:hAnsi="Liberation Serif" w:cs="Liberation Serif"/>
              </w:rPr>
              <w:t>7</w:t>
            </w:r>
          </w:p>
        </w:tc>
      </w:tr>
      <w:tr w:rsidR="00B849C0" w14:paraId="200E8990" w14:textId="77777777" w:rsidTr="00B849C0">
        <w:trPr>
          <w:trHeight w:val="454"/>
        </w:trPr>
        <w:tc>
          <w:tcPr>
            <w:tcW w:w="1809" w:type="dxa"/>
          </w:tcPr>
          <w:p w14:paraId="283AE5EF"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 xml:space="preserve">Waschmaschine </w:t>
            </w:r>
          </w:p>
        </w:tc>
        <w:tc>
          <w:tcPr>
            <w:tcW w:w="2047" w:type="dxa"/>
          </w:tcPr>
          <w:p w14:paraId="7693D2E5" w14:textId="77777777" w:rsidR="00B849C0" w:rsidRPr="00B849C0" w:rsidRDefault="00B849C0" w:rsidP="00B849C0">
            <w:pPr>
              <w:jc w:val="center"/>
              <w:rPr>
                <w:rFonts w:ascii="Liberation Serif" w:hAnsi="Liberation Serif" w:cs="Liberation Serif"/>
              </w:rPr>
            </w:pPr>
            <w:r w:rsidRPr="00B849C0">
              <w:rPr>
                <w:rFonts w:ascii="Liberation Serif" w:hAnsi="Liberation Serif" w:cs="Liberation Serif"/>
              </w:rPr>
              <w:t>15</w:t>
            </w:r>
          </w:p>
        </w:tc>
      </w:tr>
      <w:tr w:rsidR="00B849C0" w14:paraId="0D700635" w14:textId="77777777" w:rsidTr="00B849C0">
        <w:trPr>
          <w:trHeight w:val="454"/>
        </w:trPr>
        <w:tc>
          <w:tcPr>
            <w:tcW w:w="1809" w:type="dxa"/>
          </w:tcPr>
          <w:p w14:paraId="68C02237"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Toilettenspülung</w:t>
            </w:r>
          </w:p>
        </w:tc>
        <w:tc>
          <w:tcPr>
            <w:tcW w:w="2047" w:type="dxa"/>
          </w:tcPr>
          <w:p w14:paraId="2DED8E12" w14:textId="77777777" w:rsidR="00B849C0" w:rsidRPr="00B849C0" w:rsidRDefault="00B849C0" w:rsidP="00B849C0">
            <w:pPr>
              <w:jc w:val="center"/>
              <w:rPr>
                <w:rFonts w:ascii="Liberation Serif" w:hAnsi="Liberation Serif" w:cs="Liberation Serif"/>
              </w:rPr>
            </w:pPr>
            <w:r w:rsidRPr="00B849C0">
              <w:rPr>
                <w:rFonts w:ascii="Liberation Serif" w:hAnsi="Liberation Serif" w:cs="Liberation Serif"/>
              </w:rPr>
              <w:t>33</w:t>
            </w:r>
          </w:p>
        </w:tc>
      </w:tr>
      <w:tr w:rsidR="00B849C0" w14:paraId="3E16E341" w14:textId="77777777" w:rsidTr="00B849C0">
        <w:trPr>
          <w:trHeight w:val="454"/>
        </w:trPr>
        <w:tc>
          <w:tcPr>
            <w:tcW w:w="1809" w:type="dxa"/>
          </w:tcPr>
          <w:p w14:paraId="1DAAE58A" w14:textId="77777777" w:rsidR="00B849C0" w:rsidRPr="00B849C0" w:rsidRDefault="00B849C0" w:rsidP="00B849C0">
            <w:pPr>
              <w:rPr>
                <w:rFonts w:ascii="Liberation Serif" w:hAnsi="Liberation Serif" w:cs="Liberation Serif"/>
              </w:rPr>
            </w:pPr>
            <w:r w:rsidRPr="00B849C0">
              <w:rPr>
                <w:rFonts w:ascii="Liberation Serif" w:hAnsi="Liberation Serif" w:cs="Liberation Serif"/>
              </w:rPr>
              <w:t>Baden, Duschen, Körperpflege</w:t>
            </w:r>
          </w:p>
        </w:tc>
        <w:tc>
          <w:tcPr>
            <w:tcW w:w="2047" w:type="dxa"/>
          </w:tcPr>
          <w:p w14:paraId="4034A125" w14:textId="77777777" w:rsidR="00B849C0" w:rsidRPr="00B849C0" w:rsidRDefault="00B849C0" w:rsidP="00B849C0">
            <w:pPr>
              <w:jc w:val="center"/>
              <w:rPr>
                <w:rFonts w:ascii="Liberation Serif" w:hAnsi="Liberation Serif" w:cs="Liberation Serif"/>
              </w:rPr>
            </w:pPr>
            <w:r w:rsidRPr="00B849C0">
              <w:rPr>
                <w:rFonts w:ascii="Liberation Serif" w:hAnsi="Liberation Serif" w:cs="Liberation Serif"/>
              </w:rPr>
              <w:t>44</w:t>
            </w:r>
          </w:p>
        </w:tc>
      </w:tr>
    </w:tbl>
    <w:p w14:paraId="0F191426" w14:textId="77777777" w:rsidR="00336971" w:rsidRPr="00F53FD9" w:rsidRDefault="00FC1A0F" w:rsidP="00F53FD9">
      <w:r>
        <w:t xml:space="preserve">Über die Besprechung der Hausaufgabe zur Stunde können die </w:t>
      </w:r>
      <w:r w:rsidR="00336971">
        <w:t>Schülerinnen und Schüler</w:t>
      </w:r>
      <w:r>
        <w:t xml:space="preserve"> </w:t>
      </w:r>
      <w:r w:rsidR="007C1BC1">
        <w:t xml:space="preserve">für das Thema Ressource Wasser sensibilisiert werden und Vorstellungen zu Größenordnungen im Wasserverbrauch aufbauen. Die </w:t>
      </w:r>
      <w:r w:rsidR="00336971">
        <w:t xml:space="preserve">Schülerinnen und Schüler </w:t>
      </w:r>
      <w:r w:rsidR="007C1BC1">
        <w:t>werden ggf. von sich aus die Zunahme der Wasserknappheit in vielen Teilen der Er</w:t>
      </w:r>
      <w:r w:rsidR="00336971">
        <w:t>de ansprechen („</w:t>
      </w:r>
      <w:r w:rsidR="00E02BF4">
        <w:t xml:space="preserve">Blaues Gold: </w:t>
      </w:r>
      <w:r w:rsidR="007C1BC1">
        <w:t>Wasser als Rohstoff</w:t>
      </w:r>
      <w:r w:rsidR="00336971">
        <w:t>“</w:t>
      </w:r>
      <w:r w:rsidR="007C1BC1">
        <w:t>)</w:t>
      </w:r>
      <w:r w:rsidR="00171715">
        <w:t>.</w:t>
      </w:r>
      <w:r w:rsidR="00516E8C">
        <w:t xml:space="preserve"> In deutschen Haushalten liegt der Wasserverbrauch bei etwa 127 Litern (pro Person am Tag!)</w:t>
      </w:r>
    </w:p>
    <w:p w14:paraId="5026BFFC" w14:textId="77777777" w:rsidR="00FC1A0F" w:rsidRDefault="001765B1" w:rsidP="00A31B6E">
      <w:r>
        <w:t>Vor diesem Hintergrund wird die Fermi-Frage zum Wasserhahn präsentiert.</w:t>
      </w:r>
      <w:r w:rsidR="003E4179" w:rsidRPr="00860DDA">
        <w:rPr>
          <w:rStyle w:val="Funotenzeichen"/>
        </w:rPr>
        <w:footnoteReference w:id="2"/>
      </w:r>
      <w:r>
        <w:t xml:space="preserve"> In den (bekannten) Kleingruppen können die </w:t>
      </w:r>
      <w:r w:rsidR="00336971">
        <w:t xml:space="preserve">Schülerinnen und Schüler </w:t>
      </w:r>
      <w:r>
        <w:t>der Frage nachgehen und dabei wieder die Tabelle</w:t>
      </w:r>
      <w:r w:rsidR="00516E8C">
        <w:t xml:space="preserve"> </w:t>
      </w:r>
      <w:r w:rsidR="00516E8C" w:rsidRPr="00516E8C">
        <w:rPr>
          <w:i/>
        </w:rPr>
        <w:t>Schritte beim Lösen von Sachaufgaben</w:t>
      </w:r>
      <w:r>
        <w:t xml:space="preserve"> als Strukturierungshilfe nutzen. </w:t>
      </w:r>
    </w:p>
    <w:p w14:paraId="799FF9A4" w14:textId="77777777" w:rsidR="00AE79FF" w:rsidRDefault="00AE79FF" w:rsidP="00A31B6E">
      <w:r>
        <w:t>Die Messbecher können</w:t>
      </w:r>
      <w:r w:rsidR="00DB53C0">
        <w:t xml:space="preserve"> die </w:t>
      </w:r>
      <w:r w:rsidR="00B849C0">
        <w:t xml:space="preserve">Lernenden </w:t>
      </w:r>
      <w:r>
        <w:t xml:space="preserve">beispielsweise für eine experimentelle Abschätzung durch eine Messung </w:t>
      </w:r>
      <w:r w:rsidR="00DB53C0">
        <w:t>nutzen</w:t>
      </w:r>
      <w:r>
        <w:t>: Füllt der tropfende Wasserhahn den kleinen Messbecher mit 0,2</w:t>
      </w:r>
      <w:r w:rsidR="002C1C55">
        <w:t xml:space="preserve"> Liter</w:t>
      </w:r>
      <w:r>
        <w:t xml:space="preserve"> Fassungsvermögen innerhalb von 10 Minuten, so hat man in </w:t>
      </w:r>
      <w:r w:rsidR="00DB53C0">
        <w:t xml:space="preserve">50 Minuten bereits einen Liter. </w:t>
      </w:r>
      <w:r w:rsidR="00B849C0">
        <w:t xml:space="preserve"> </w:t>
      </w:r>
      <w:r w:rsidR="00DB53C0">
        <w:t>Ein Tag hat</w:t>
      </w:r>
      <w:r w:rsidR="000A1FA8">
        <w:t xml:space="preserve"> </w:t>
      </w:r>
      <w:r w:rsidR="00B849C0">
        <w:t xml:space="preserve"> </w:t>
      </w:r>
      <m:oMath>
        <m:r>
          <w:rPr>
            <w:rFonts w:ascii="Cambria Math" w:hAnsi="Cambria Math"/>
          </w:rPr>
          <m:t xml:space="preserve">24⋅60 </m:t>
        </m:r>
        <m:r>
          <m:rPr>
            <m:sty m:val="p"/>
          </m:rPr>
          <w:rPr>
            <w:rFonts w:ascii="Cambria Math" w:hAnsi="Cambria Math"/>
          </w:rPr>
          <m:t>min</m:t>
        </m:r>
        <m:r>
          <w:rPr>
            <w:rFonts w:ascii="Cambria Math" w:hAnsi="Cambria Math"/>
          </w:rPr>
          <m:t>=1440</m:t>
        </m:r>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1500 </m:t>
            </m:r>
            <m:r>
              <m:rPr>
                <m:sty m:val="p"/>
              </m:rPr>
              <w:rPr>
                <w:rFonts w:ascii="Cambria Math" w:hAnsi="Cambria Math"/>
              </w:rPr>
              <m:t>min</m:t>
            </m:r>
          </m:e>
        </m:func>
        <m:r>
          <w:rPr>
            <w:rFonts w:ascii="Cambria Math" w:hAnsi="Cambria Math"/>
          </w:rPr>
          <m:t xml:space="preserve"> </m:t>
        </m:r>
      </m:oMath>
      <w:r w:rsidR="00DB53C0">
        <w:t>. Damit wären es (</w:t>
      </w:r>
      <m:oMath>
        <m:r>
          <w:rPr>
            <w:rFonts w:ascii="Cambria Math" w:hAnsi="Cambria Math"/>
          </w:rPr>
          <m:t xml:space="preserve">1500:50=30 </m:t>
        </m:r>
      </m:oMath>
      <w:r w:rsidR="00DB53C0">
        <w:t>) etwa 30 Liter pro Tag. Die Angabe aus der Einstiegsaufgabe ist also nicht so realistisch. Tropft nicht der Hahn, sondern läuft z.B. die Toilettenspülung, weil diese defekt ist, so können schnell auch deutlich größere Wasse</w:t>
      </w:r>
      <w:r w:rsidR="002D78B4">
        <w:t>rmengen zusammen</w:t>
      </w:r>
      <w:r w:rsidR="00DB53C0">
        <w:t>kommen.</w:t>
      </w:r>
    </w:p>
    <w:p w14:paraId="0938F348" w14:textId="77777777" w:rsidR="00B849C0" w:rsidRDefault="001765B1" w:rsidP="00A31B6E">
      <w:r>
        <w:t xml:space="preserve">Bei der Präsentation der Ergebnisse sollen die </w:t>
      </w:r>
      <w:r w:rsidR="00336971">
        <w:t>Schülerinnen und Schüler</w:t>
      </w:r>
      <w:r>
        <w:t xml:space="preserve"> Ergebnisse und Vorgehen vergleichen</w:t>
      </w:r>
      <w:r w:rsidR="0064588D" w:rsidRPr="0064588D">
        <w:t xml:space="preserve"> </w:t>
      </w:r>
      <w:r w:rsidR="0064588D">
        <w:t>(</w:t>
      </w:r>
      <w:r w:rsidR="00F53FD9">
        <w:t>z.B.</w:t>
      </w:r>
      <w:r w:rsidR="008B5E1E">
        <w:t xml:space="preserve"> </w:t>
      </w:r>
      <w:r w:rsidR="00F53FD9">
        <w:t>„D</w:t>
      </w:r>
      <w:r w:rsidR="0064588D">
        <w:t>er Wasserhahn sollte möglichst schnell repariert werden</w:t>
      </w:r>
      <w:r w:rsidR="00F53FD9">
        <w:t>“</w:t>
      </w:r>
      <w:r w:rsidR="0064588D">
        <w:t>)</w:t>
      </w:r>
      <w:r w:rsidR="00F53FD9">
        <w:t>.</w:t>
      </w:r>
      <w:r w:rsidR="005F01A9">
        <w:t xml:space="preserve"> Das Nachdenken über Gemeinsamkeiten und Unterschiede zur Stau- und Fähraufgabe soll den Fokus erneut auf das strukturel</w:t>
      </w:r>
      <w:r w:rsidR="00F53FD9">
        <w:t>le Vorgehen bei Sach- und Fermi-</w:t>
      </w:r>
      <w:r w:rsidR="005F01A9">
        <w:t>Aufgaben lenken.</w:t>
      </w:r>
      <w:r w:rsidR="0064588D">
        <w:t xml:space="preserve"> In</w:t>
      </w:r>
      <w:r>
        <w:t xml:space="preserve"> einem zweiten Schritt </w:t>
      </w:r>
      <w:r w:rsidR="0064588D">
        <w:t xml:space="preserve">sollen die </w:t>
      </w:r>
      <w:r w:rsidR="00F53FD9">
        <w:t xml:space="preserve">Schülerinnen und Schüler </w:t>
      </w:r>
      <w:r w:rsidR="0064588D">
        <w:t xml:space="preserve">auch </w:t>
      </w:r>
      <w:r>
        <w:t xml:space="preserve">wieder die Art der Darstellung </w:t>
      </w:r>
      <w:r w:rsidR="00BA7D20">
        <w:t xml:space="preserve">und die Güte der Modellierung </w:t>
      </w:r>
      <w:r>
        <w:t>bewerten.</w:t>
      </w:r>
      <w:r w:rsidR="005266DC">
        <w:t xml:space="preserve"> </w:t>
      </w:r>
    </w:p>
    <w:p w14:paraId="68D9B771" w14:textId="77777777" w:rsidR="005266DC" w:rsidRDefault="005F01A9" w:rsidP="00A31B6E">
      <w:r>
        <w:t xml:space="preserve">Je nach zeitlichem Verlauf können die die </w:t>
      </w:r>
      <w:r w:rsidR="00F53FD9">
        <w:t xml:space="preserve">Schülerinnen und Schüler </w:t>
      </w:r>
      <w:r>
        <w:t xml:space="preserve">schon </w:t>
      </w:r>
      <w:r w:rsidR="00925569">
        <w:t xml:space="preserve">beginnen, </w:t>
      </w:r>
      <w:r>
        <w:t>eigene</w:t>
      </w:r>
      <w:r w:rsidR="00C6090F">
        <w:t xml:space="preserve"> „Kann das stimmen?“-</w:t>
      </w:r>
      <w:r>
        <w:t>Aufgaben</w:t>
      </w:r>
      <w:r>
        <w:rPr>
          <w:rStyle w:val="Funotenzeichen"/>
        </w:rPr>
        <w:footnoteReference w:id="3"/>
      </w:r>
      <w:r>
        <w:t xml:space="preserve"> </w:t>
      </w:r>
      <w:r w:rsidR="00925569">
        <w:t xml:space="preserve">zu </w:t>
      </w:r>
      <w:r>
        <w:t xml:space="preserve">kreieren. </w:t>
      </w:r>
      <w:r w:rsidR="00BA2D16">
        <w:t>Alternativ könnte dies auch die Hausaufgabe sein.</w:t>
      </w:r>
    </w:p>
    <w:tbl>
      <w:tblPr>
        <w:tblW w:w="91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532"/>
        <w:gridCol w:w="1531"/>
        <w:gridCol w:w="1531"/>
        <w:gridCol w:w="1532"/>
        <w:gridCol w:w="1531"/>
        <w:gridCol w:w="1529"/>
      </w:tblGrid>
      <w:tr w:rsidR="009812D8" w:rsidRPr="00632C78" w14:paraId="4FB46A3A" w14:textId="77777777" w:rsidTr="00D0236B">
        <w:trPr>
          <w:trHeight w:val="569"/>
        </w:trPr>
        <w:tc>
          <w:tcPr>
            <w:tcW w:w="1532" w:type="dxa"/>
            <w:tcBorders>
              <w:top w:val="single" w:sz="4" w:space="0" w:color="000000"/>
              <w:left w:val="single" w:sz="4" w:space="0" w:color="000000"/>
              <w:bottom w:val="single" w:sz="4" w:space="0" w:color="000000"/>
              <w:right w:val="single" w:sz="4" w:space="0" w:color="000000"/>
            </w:tcBorders>
            <w:shd w:val="clear" w:color="auto" w:fill="auto"/>
            <w:vAlign w:val="center"/>
          </w:tcPr>
          <w:bookmarkStart w:id="15" w:name="_Material_2"/>
          <w:bookmarkStart w:id="16" w:name="_Material_1"/>
          <w:bookmarkEnd w:id="15"/>
          <w:bookmarkEnd w:id="16"/>
          <w:p w14:paraId="035F634A" w14:textId="77777777" w:rsidR="009812D8" w:rsidRPr="00632C78" w:rsidRDefault="00610096" w:rsidP="001B61BB">
            <w:pPr>
              <w:pStyle w:val="Orientierungsleiste"/>
            </w:pPr>
            <w:r w:rsidRPr="00632C78">
              <w:lastRenderedPageBreak/>
              <w:fldChar w:fldCharType="begin"/>
            </w:r>
            <w:r w:rsidRPr="00632C78">
              <w:instrText xml:space="preserve"> HYPERLINK \l "_Kurzbeschreibung_1" \h </w:instrText>
            </w:r>
            <w:r w:rsidRPr="00632C78">
              <w:fldChar w:fldCharType="separate"/>
            </w:r>
            <w:r w:rsidR="00BF1AB3" w:rsidRPr="00632C78">
              <w:t>Kurz</w:t>
            </w:r>
            <w:r w:rsidR="00BF1AB3" w:rsidRPr="00632C78">
              <w:softHyphen/>
              <w:t>beschreibung</w:t>
            </w:r>
            <w:r w:rsidRPr="00632C78">
              <w:fldChar w:fldCharType="end"/>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70BD4F" w14:textId="77777777" w:rsidR="009812D8" w:rsidRPr="00632C78" w:rsidRDefault="00632C78" w:rsidP="001B61BB">
            <w:pPr>
              <w:pStyle w:val="Orientierungsleiste"/>
            </w:pPr>
            <w:r w:rsidRPr="00632C78">
              <w:t>Zielsetzung</w:t>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1B7F13" w14:textId="77777777" w:rsidR="009812D8" w:rsidRPr="00632C78" w:rsidRDefault="00252759" w:rsidP="001B61BB">
            <w:pPr>
              <w:pStyle w:val="Orientierungsleiste"/>
            </w:pPr>
            <w:hyperlink w:anchor="_Didaktische_Hinweise_2">
              <w:r w:rsidR="00BF1AB3" w:rsidRPr="00632C78">
                <w:t>Didaktische Hinweise</w:t>
              </w:r>
            </w:hyperlink>
          </w:p>
        </w:tc>
        <w:tc>
          <w:tcPr>
            <w:tcW w:w="153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E6F403" w14:textId="77777777" w:rsidR="009812D8" w:rsidRPr="00632C78" w:rsidRDefault="00252759" w:rsidP="001B61BB">
            <w:pPr>
              <w:pStyle w:val="Orientierungsleiste"/>
            </w:pPr>
            <w:hyperlink w:anchor="_Hinweise_zur_Unterrichtsdurchführun_2">
              <w:r w:rsidR="00BF1AB3" w:rsidRPr="00632C78">
                <w:t>Durchführung</w:t>
              </w:r>
            </w:hyperlink>
          </w:p>
        </w:tc>
        <w:tc>
          <w:tcPr>
            <w:tcW w:w="1531" w:type="dxa"/>
            <w:tcBorders>
              <w:top w:val="single" w:sz="4" w:space="0" w:color="000000"/>
              <w:left w:val="single" w:sz="4" w:space="0" w:color="000000"/>
              <w:bottom w:val="single" w:sz="4" w:space="0" w:color="000000"/>
              <w:right w:val="single" w:sz="4" w:space="0" w:color="000000"/>
            </w:tcBorders>
            <w:shd w:val="clear" w:color="auto" w:fill="000000" w:themeFill="text1"/>
            <w:vAlign w:val="center"/>
          </w:tcPr>
          <w:p w14:paraId="5D2BF772" w14:textId="77777777" w:rsidR="009812D8" w:rsidRPr="00632C78" w:rsidRDefault="00252759" w:rsidP="001B61BB">
            <w:pPr>
              <w:pStyle w:val="Orientierungsleiste"/>
            </w:pPr>
            <w:hyperlink w:anchor="_Material_2">
              <w:r w:rsidR="00BF1AB3" w:rsidRPr="00632C78">
                <w:t>Material</w:t>
              </w:r>
            </w:hyperlink>
          </w:p>
        </w:tc>
        <w:tc>
          <w:tcPr>
            <w:tcW w:w="152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C0C0E1" w14:textId="77777777" w:rsidR="009812D8" w:rsidRPr="00632C78" w:rsidRDefault="00252759" w:rsidP="001B61BB">
            <w:pPr>
              <w:pStyle w:val="Orientierungsleiste"/>
            </w:pPr>
            <w:hyperlink w:anchor="_Weiterführende_Literatur_2">
              <w:r w:rsidR="00BF1AB3" w:rsidRPr="00632C78">
                <w:t>Literatur</w:t>
              </w:r>
            </w:hyperlink>
          </w:p>
        </w:tc>
      </w:tr>
    </w:tbl>
    <w:p w14:paraId="575C21E3" w14:textId="77777777" w:rsidR="009812D8" w:rsidRDefault="00627ADE">
      <w:pPr>
        <w:pStyle w:val="berschrift1"/>
      </w:pPr>
      <w:r>
        <w:t>Material</w:t>
      </w:r>
    </w:p>
    <w:p w14:paraId="048CF41C" w14:textId="77777777" w:rsidR="00D22AAF" w:rsidRDefault="00D22AAF" w:rsidP="00D22AAF">
      <w:pPr>
        <w:pStyle w:val="berschrift2"/>
      </w:pPr>
      <w:r>
        <w:t>zur Unterrichtseinheit 1</w:t>
      </w:r>
    </w:p>
    <w:p w14:paraId="2E7D8634" w14:textId="77777777" w:rsidR="00D22AAF" w:rsidRPr="009D6103" w:rsidRDefault="00D22AAF" w:rsidP="00D22AAF">
      <w:pPr>
        <w:pStyle w:val="berschrift3"/>
      </w:pPr>
      <w:r>
        <w:t>Ergänzende Informationen</w:t>
      </w:r>
    </w:p>
    <w:p w14:paraId="20923CEE" w14:textId="77777777" w:rsidR="00D22AAF" w:rsidRDefault="00D22AAF" w:rsidP="00D22AAF">
      <w:pPr>
        <w:numPr>
          <w:ilvl w:val="0"/>
          <w:numId w:val="10"/>
        </w:numPr>
      </w:pPr>
      <w:r>
        <w:t xml:space="preserve">Die durchschnittliche Länge eines </w:t>
      </w:r>
      <w:r w:rsidR="00C6090F">
        <w:t xml:space="preserve">PKW </w:t>
      </w:r>
      <w:r>
        <w:t xml:space="preserve">liegt bei ca. 4,40 m (durchschnittliche Länge eines </w:t>
      </w:r>
      <w:r w:rsidR="00C6090F">
        <w:t>PKW</w:t>
      </w:r>
      <w:r>
        <w:t xml:space="preserve"> 4,403 m</w:t>
      </w:r>
      <w:r w:rsidR="00B849C0">
        <w:rPr>
          <w:rStyle w:val="Funotenzeichen"/>
        </w:rPr>
        <w:footnoteReference w:id="4"/>
      </w:r>
      <w:r>
        <w:t>)</w:t>
      </w:r>
    </w:p>
    <w:p w14:paraId="2538273E" w14:textId="77777777" w:rsidR="00D22AAF" w:rsidRDefault="00D22AAF" w:rsidP="00D22AAF">
      <w:pPr>
        <w:numPr>
          <w:ilvl w:val="0"/>
          <w:numId w:val="10"/>
        </w:numPr>
      </w:pPr>
      <w:r>
        <w:t xml:space="preserve">Abstand zwischen zwei </w:t>
      </w:r>
      <w:r w:rsidR="00C6090F">
        <w:t>Fahrzeugen</w:t>
      </w:r>
    </w:p>
    <w:p w14:paraId="76463283" w14:textId="77777777" w:rsidR="00D22AAF" w:rsidRDefault="00D22AAF" w:rsidP="00D22AAF">
      <w:pPr>
        <w:ind w:left="720"/>
      </w:pPr>
      <w:r>
        <w:t xml:space="preserve">In der StVO ist kein konkreter Wert vorgeschrieben. Geht man nach der Faustformel: „Abstand gleich halber Tacho“ und einer Schrittgeschwindigkeit von 10 km/h aus, sind dies 5 m, also etwa eine Autolänge. In der Realität </w:t>
      </w:r>
      <w:r w:rsidR="003E4179">
        <w:t>ist dieser Wert sicher kleiner („</w:t>
      </w:r>
      <w:r>
        <w:t>Stoßstange an Stoßstange“</w:t>
      </w:r>
      <w:r w:rsidR="003E4179">
        <w:t>)</w:t>
      </w:r>
      <w:r>
        <w:t>, so dass man hier mit etwa 2 m rechnen könnte.</w:t>
      </w:r>
    </w:p>
    <w:p w14:paraId="7E0CC63E" w14:textId="77777777" w:rsidR="00D22AAF" w:rsidRDefault="00D22AAF" w:rsidP="00D22AAF">
      <w:pPr>
        <w:numPr>
          <w:ilvl w:val="0"/>
          <w:numId w:val="10"/>
        </w:numPr>
      </w:pPr>
      <w:r>
        <w:t>PKW / LKW</w:t>
      </w:r>
    </w:p>
    <w:p w14:paraId="4B1E4610" w14:textId="77777777" w:rsidR="00D22AAF" w:rsidRDefault="00D22AAF" w:rsidP="00D22AAF">
      <w:pPr>
        <w:ind w:left="708"/>
      </w:pPr>
      <w:r>
        <w:t xml:space="preserve">Auf der Autobahn befinden sich </w:t>
      </w:r>
      <w:r w:rsidR="00C6090F">
        <w:t>nicht nur PKW, sondern auch LKW, Busse, PKW</w:t>
      </w:r>
      <w:r>
        <w:t xml:space="preserve"> mit Anhänger, Motorräder usw. Motorräder als einspurige Fortbewegungsmittel fahren jedoch oft zwischen den Autos durch den Stau hindurch, so dass </w:t>
      </w:r>
      <w:r w:rsidR="00AF2981">
        <w:t xml:space="preserve">man </w:t>
      </w:r>
      <w:r>
        <w:t xml:space="preserve">diese sicherlich vernachlässigen </w:t>
      </w:r>
      <w:r w:rsidR="00C6090F">
        <w:t>kann</w:t>
      </w:r>
      <w:r>
        <w:t>. Bleiben noch LKW, Busse, Anhänger. Mögliche Annahmen: In der rechten Spur stehen nur LKW (ca. 20 m pro LKW). Oder jedes zehnte Fahrzeug ist ein LKW, dann ergibt sich, dass ein Stau aus 10 Fahrzeugen etwa 65 m lang ist.</w:t>
      </w:r>
    </w:p>
    <w:p w14:paraId="6372B24C" w14:textId="77777777" w:rsidR="00336971" w:rsidRDefault="00694FD2" w:rsidP="00336971">
      <w:pPr>
        <w:pStyle w:val="berschrift3"/>
      </w:pPr>
      <w:r>
        <w:t>Material zur Hausaufgabe</w:t>
      </w:r>
    </w:p>
    <w:tbl>
      <w:tblPr>
        <w:tblStyle w:val="Tabellenraster"/>
        <w:tblW w:w="8500" w:type="dxa"/>
        <w:tblInd w:w="595" w:type="dxa"/>
        <w:tblLook w:val="04A0" w:firstRow="1" w:lastRow="0" w:firstColumn="1" w:lastColumn="0" w:noHBand="0" w:noVBand="1"/>
      </w:tblPr>
      <w:tblGrid>
        <w:gridCol w:w="6658"/>
        <w:gridCol w:w="1842"/>
      </w:tblGrid>
      <w:tr w:rsidR="00336971" w:rsidRPr="00B849C0" w14:paraId="20358470" w14:textId="77777777" w:rsidTr="00336971">
        <w:tc>
          <w:tcPr>
            <w:tcW w:w="6658" w:type="dxa"/>
            <w:shd w:val="clear" w:color="auto" w:fill="D9D9D9" w:themeFill="background1" w:themeFillShade="D9"/>
          </w:tcPr>
          <w:p w14:paraId="422EE952"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Schritte beim Lösen von Sachaufgaben</w:t>
            </w:r>
            <w:r w:rsidRPr="00B849C0">
              <w:rPr>
                <w:rStyle w:val="Funotenzeichen"/>
              </w:rPr>
              <w:footnoteReference w:id="5"/>
            </w:r>
          </w:p>
        </w:tc>
        <w:tc>
          <w:tcPr>
            <w:tcW w:w="1842" w:type="dxa"/>
            <w:shd w:val="clear" w:color="auto" w:fill="D9D9D9" w:themeFill="background1" w:themeFillShade="D9"/>
          </w:tcPr>
          <w:p w14:paraId="1CB9D538"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Ich arbeite</w:t>
            </w:r>
            <w:r w:rsidR="005A79A1" w:rsidRPr="00B849C0">
              <w:rPr>
                <w:rFonts w:ascii="Liberation Serif" w:hAnsi="Liberation Serif" w:cs="Liberation Serif"/>
              </w:rPr>
              <w:t xml:space="preserve"> </w:t>
            </w:r>
            <w:r w:rsidRPr="00B849C0">
              <w:rPr>
                <w:rFonts w:ascii="Liberation Serif" w:hAnsi="Liberation Serif" w:cs="Liberation Serif"/>
              </w:rPr>
              <w:t>gerade hier:</w:t>
            </w:r>
          </w:p>
        </w:tc>
      </w:tr>
      <w:tr w:rsidR="00336971" w:rsidRPr="00B849C0" w14:paraId="65E0CCB1" w14:textId="77777777" w:rsidTr="00336971">
        <w:trPr>
          <w:trHeight w:val="1910"/>
        </w:trPr>
        <w:tc>
          <w:tcPr>
            <w:tcW w:w="6658" w:type="dxa"/>
          </w:tcPr>
          <w:p w14:paraId="40266DEA" w14:textId="77777777" w:rsidR="00336971" w:rsidRPr="00B849C0" w:rsidRDefault="00336971" w:rsidP="00B849C0">
            <w:pPr>
              <w:rPr>
                <w:rFonts w:ascii="Liberation Serif" w:hAnsi="Liberation Serif" w:cs="Liberation Serif"/>
                <w:i/>
              </w:rPr>
            </w:pPr>
            <w:r w:rsidRPr="00B849C0">
              <w:rPr>
                <w:rFonts w:ascii="Liberation Serif" w:hAnsi="Liberation Serif" w:cs="Liberation Serif"/>
                <w:i/>
              </w:rPr>
              <w:t>Verstehen</w:t>
            </w:r>
          </w:p>
          <w:p w14:paraId="1D5390D0"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Lies dir die Frage/Aufgabe gründlich durch. Wenn du etwas nicht verstehst, frage deinen Nachbarn, den Lehrer oder das Internet.</w:t>
            </w:r>
          </w:p>
          <w:p w14:paraId="29E73722"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 xml:space="preserve">Zeichne </w:t>
            </w:r>
            <w:r w:rsidR="00AF2981" w:rsidRPr="00B849C0">
              <w:rPr>
                <w:rFonts w:ascii="Liberation Serif" w:hAnsi="Liberation Serif" w:cs="Liberation Serif"/>
              </w:rPr>
              <w:t xml:space="preserve">wenn möglich </w:t>
            </w:r>
            <w:r w:rsidRPr="00B849C0">
              <w:rPr>
                <w:rFonts w:ascii="Liberation Serif" w:hAnsi="Liberation Serif" w:cs="Liberation Serif"/>
              </w:rPr>
              <w:t xml:space="preserve">eine passende Skizze. Beschrifte deine Skizze mit allen notwendigen Größen. </w:t>
            </w:r>
          </w:p>
          <w:p w14:paraId="263AD657"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Bei Fermi-Aufgaben: Triff Annahmen, wenn Angaben fehlen!</w:t>
            </w:r>
          </w:p>
        </w:tc>
        <w:tc>
          <w:tcPr>
            <w:tcW w:w="1842" w:type="dxa"/>
          </w:tcPr>
          <w:p w14:paraId="3A3D89EB" w14:textId="77777777" w:rsidR="00336971" w:rsidRPr="00B849C0" w:rsidRDefault="00336971" w:rsidP="00B849C0">
            <w:pPr>
              <w:rPr>
                <w:rFonts w:ascii="Liberation Serif" w:hAnsi="Liberation Serif" w:cs="Liberation Serif"/>
              </w:rPr>
            </w:pPr>
          </w:p>
        </w:tc>
      </w:tr>
      <w:tr w:rsidR="00336971" w:rsidRPr="00B849C0" w14:paraId="0C5A6F9C" w14:textId="77777777" w:rsidTr="00B849C0">
        <w:trPr>
          <w:trHeight w:val="287"/>
        </w:trPr>
        <w:tc>
          <w:tcPr>
            <w:tcW w:w="6658" w:type="dxa"/>
          </w:tcPr>
          <w:p w14:paraId="7C1997B6" w14:textId="77777777" w:rsidR="00336971" w:rsidRPr="00B849C0" w:rsidRDefault="00336971" w:rsidP="00B849C0">
            <w:pPr>
              <w:rPr>
                <w:rFonts w:ascii="Liberation Serif" w:hAnsi="Liberation Serif" w:cs="Liberation Serif"/>
                <w:i/>
              </w:rPr>
            </w:pPr>
            <w:r w:rsidRPr="00B849C0">
              <w:rPr>
                <w:rFonts w:ascii="Liberation Serif" w:hAnsi="Liberation Serif" w:cs="Liberation Serif"/>
                <w:i/>
              </w:rPr>
              <w:t>Lösen</w:t>
            </w:r>
          </w:p>
          <w:p w14:paraId="7CDE1328"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Nutze die Skizze: Was kannst du zuerst tun oder ausrechnen?</w:t>
            </w:r>
          </w:p>
          <w:p w14:paraId="6E91D10D"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 xml:space="preserve">Löse die Aufgabe und schreibe auf, wie du vorgehst und rechnest. </w:t>
            </w:r>
          </w:p>
        </w:tc>
        <w:tc>
          <w:tcPr>
            <w:tcW w:w="1842" w:type="dxa"/>
          </w:tcPr>
          <w:p w14:paraId="6B0DD2BC" w14:textId="77777777" w:rsidR="00336971" w:rsidRPr="00B849C0" w:rsidRDefault="00336971" w:rsidP="00B849C0">
            <w:pPr>
              <w:rPr>
                <w:rFonts w:ascii="Liberation Serif" w:hAnsi="Liberation Serif" w:cs="Liberation Serif"/>
              </w:rPr>
            </w:pPr>
          </w:p>
        </w:tc>
      </w:tr>
      <w:tr w:rsidR="00336971" w:rsidRPr="00B849C0" w14:paraId="4902757B" w14:textId="77777777" w:rsidTr="00336971">
        <w:tc>
          <w:tcPr>
            <w:tcW w:w="6658" w:type="dxa"/>
          </w:tcPr>
          <w:p w14:paraId="04786A26" w14:textId="77777777" w:rsidR="00336971" w:rsidRPr="00B849C0" w:rsidRDefault="00336971" w:rsidP="00B849C0">
            <w:pPr>
              <w:rPr>
                <w:rFonts w:ascii="Liberation Serif" w:hAnsi="Liberation Serif" w:cs="Liberation Serif"/>
                <w:i/>
              </w:rPr>
            </w:pPr>
            <w:r w:rsidRPr="00B849C0">
              <w:rPr>
                <w:rFonts w:ascii="Liberation Serif" w:hAnsi="Liberation Serif" w:cs="Liberation Serif"/>
                <w:i/>
              </w:rPr>
              <w:t>Kontrollieren</w:t>
            </w:r>
          </w:p>
          <w:p w14:paraId="1A8CE94E"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Stelle deine Skizze und deinen Lösungsweg vor.</w:t>
            </w:r>
          </w:p>
          <w:p w14:paraId="2ADF2357" w14:textId="77777777" w:rsidR="00336971" w:rsidRPr="00B849C0" w:rsidRDefault="00336971" w:rsidP="00B849C0">
            <w:pPr>
              <w:rPr>
                <w:rFonts w:ascii="Liberation Serif" w:hAnsi="Liberation Serif" w:cs="Liberation Serif"/>
              </w:rPr>
            </w:pPr>
            <w:r w:rsidRPr="00B849C0">
              <w:rPr>
                <w:rFonts w:ascii="Liberation Serif" w:hAnsi="Liberation Serif" w:cs="Liberation Serif"/>
              </w:rPr>
              <w:t>Überlegt zusammen, ob eure Ergebnisse stimmen können.</w:t>
            </w:r>
          </w:p>
        </w:tc>
        <w:tc>
          <w:tcPr>
            <w:tcW w:w="1842" w:type="dxa"/>
          </w:tcPr>
          <w:p w14:paraId="4D5B7774" w14:textId="77777777" w:rsidR="00336971" w:rsidRPr="00B849C0" w:rsidRDefault="00336971" w:rsidP="00B849C0">
            <w:pPr>
              <w:rPr>
                <w:rFonts w:ascii="Liberation Serif" w:hAnsi="Liberation Serif" w:cs="Liberation Serif"/>
              </w:rPr>
            </w:pPr>
          </w:p>
        </w:tc>
      </w:tr>
    </w:tbl>
    <w:p w14:paraId="7E61CF70" w14:textId="77777777" w:rsidR="00336971" w:rsidRDefault="00336971" w:rsidP="00336971">
      <w:pPr>
        <w:spacing w:after="0" w:line="240" w:lineRule="auto"/>
        <w:jc w:val="left"/>
        <w:rPr>
          <w:b/>
        </w:rPr>
      </w:pPr>
      <w:r>
        <w:rPr>
          <w:b/>
        </w:rPr>
        <w:br w:type="page"/>
      </w:r>
    </w:p>
    <w:p w14:paraId="09600123" w14:textId="77777777" w:rsidR="00D22AAF" w:rsidRDefault="00D22AAF" w:rsidP="00D22AAF">
      <w:pPr>
        <w:pStyle w:val="berschrift2"/>
      </w:pPr>
      <w:r>
        <w:lastRenderedPageBreak/>
        <w:t>zur Unterrichtseinheit 3</w:t>
      </w:r>
    </w:p>
    <w:p w14:paraId="43186286" w14:textId="77777777" w:rsidR="00694FD2" w:rsidRPr="00694FD2" w:rsidRDefault="00694FD2" w:rsidP="00694FD2">
      <w:pPr>
        <w:pStyle w:val="berschrift3"/>
      </w:pPr>
      <w:r>
        <w:t>Arbeitsblatt</w:t>
      </w:r>
    </w:p>
    <w:p w14:paraId="19887B1C" w14:textId="77777777" w:rsidR="00D22AAF" w:rsidRPr="00D22AAF" w:rsidRDefault="00D22AAF" w:rsidP="00D22AAF">
      <w:pPr>
        <w:pStyle w:val="Tafel1"/>
      </w:pPr>
      <w:bookmarkStart w:id="18" w:name="_Weiterf%C3%BChrende_Literatur_2"/>
      <w:bookmarkStart w:id="19" w:name="_Weiterf%C3%BChrende_Literatur_1"/>
      <w:bookmarkStart w:id="20" w:name="_Weiterf%C3%BChrende_Literatur"/>
      <w:bookmarkStart w:id="21" w:name="_Lehrplanbezug"/>
      <w:bookmarkEnd w:id="18"/>
      <w:bookmarkEnd w:id="19"/>
      <w:bookmarkEnd w:id="20"/>
      <w:bookmarkEnd w:id="21"/>
      <w:r w:rsidRPr="00D22AAF">
        <w:t>Die Fähre „Peter Pan“ liegt am Rhein zwischen Karlsruhe (Baden-Württemberg) und Germersheim (Rheinland-Pfalz). Sie verbindet den badischen Ort Leopoldshafen mit dem pfälzischen Ort Leimersheim. Touristen und Berufstätige nutzen die Fähre, die eine Tragfähigkeit von 120 Tonnen besitzt.</w:t>
      </w:r>
    </w:p>
    <w:p w14:paraId="23E79F24" w14:textId="77777777" w:rsidR="00D22AAF" w:rsidRDefault="003E4179" w:rsidP="00D22AAF">
      <w:pPr>
        <w:pStyle w:val="Tafel1"/>
      </w:pPr>
      <w:r>
        <w:rPr>
          <w:noProof/>
        </w:rPr>
        <mc:AlternateContent>
          <mc:Choice Requires="wps">
            <w:drawing>
              <wp:anchor distT="0" distB="0" distL="114300" distR="114300" simplePos="0" relativeHeight="251672576" behindDoc="1" locked="0" layoutInCell="1" allowOverlap="1" wp14:anchorId="43047608" wp14:editId="1D30EB1F">
                <wp:simplePos x="0" y="0"/>
                <wp:positionH relativeFrom="column">
                  <wp:posOffset>22225</wp:posOffset>
                </wp:positionH>
                <wp:positionV relativeFrom="paragraph">
                  <wp:posOffset>7009130</wp:posOffset>
                </wp:positionV>
                <wp:extent cx="5564505" cy="635"/>
                <wp:effectExtent l="0" t="0" r="0" b="0"/>
                <wp:wrapTight wrapText="bothSides">
                  <wp:wrapPolygon edited="0">
                    <wp:start x="0" y="0"/>
                    <wp:lineTo x="0" y="19459"/>
                    <wp:lineTo x="21519" y="19459"/>
                    <wp:lineTo x="21519"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5564505" cy="635"/>
                        </a:xfrm>
                        <a:prstGeom prst="rect">
                          <a:avLst/>
                        </a:prstGeom>
                        <a:solidFill>
                          <a:prstClr val="white"/>
                        </a:solidFill>
                        <a:ln>
                          <a:noFill/>
                        </a:ln>
                      </wps:spPr>
                      <wps:txbx>
                        <w:txbxContent>
                          <w:p w14:paraId="2AA2DFF3" w14:textId="77777777" w:rsidR="003E4179" w:rsidRPr="00B87890" w:rsidRDefault="003E4179" w:rsidP="001B61BB">
                            <w:pPr>
                              <w:pStyle w:val="Beschriftung"/>
                              <w:rPr>
                                <w:rFonts w:ascii="Liberation Serif" w:hAnsi="Liberation Serif" w:cs="Arial"/>
                                <w:noProof/>
                              </w:rPr>
                            </w:pPr>
                            <w:r>
                              <w:t xml:space="preserve">Abbildung </w:t>
                            </w:r>
                            <w:r w:rsidR="00252759">
                              <w:fldChar w:fldCharType="begin"/>
                            </w:r>
                            <w:r w:rsidR="00252759">
                              <w:instrText xml:space="preserve"> SEQ Abbildung \* ARABIC </w:instrText>
                            </w:r>
                            <w:r w:rsidR="00252759">
                              <w:fldChar w:fldCharType="separate"/>
                            </w:r>
                            <w:r w:rsidR="008B5E1E">
                              <w:rPr>
                                <w:noProof/>
                              </w:rPr>
                              <w:t>2</w:t>
                            </w:r>
                            <w:r w:rsidR="00252759">
                              <w:rPr>
                                <w:noProof/>
                              </w:rPr>
                              <w:fldChar w:fldCharType="end"/>
                            </w:r>
                            <w:r>
                              <w:t xml:space="preserve">: Fähre „Peter-Pan“ in unterschiedlichen Situationen, </w:t>
                            </w:r>
                            <w:r w:rsidR="008B5E1E">
                              <w:t>Q</w:t>
                            </w:r>
                            <w:r>
                              <w:t>uelle:</w:t>
                            </w:r>
                            <w:r w:rsidR="008B5E1E">
                              <w:t xml:space="preserve"> </w:t>
                            </w:r>
                            <w:r w:rsidR="008B5E1E">
                              <w:fldChar w:fldCharType="begin"/>
                            </w:r>
                            <w:r w:rsidR="008B5E1E">
                              <w:instrText>ADDIN CITAVI.PLACEHOLDER 46654b7f-a2fe-42c1-ad69-981e325a4e06 PFBsYWNlaG9sZGVyPg0KICA8QWRkSW5WZXJzaW9uPjUuNy4xLjA8L0FkZEluVmVyc2lvbj4NCiAgPElkPjQ2NjU0YjdmLWEyZmUtNDJjMS1hZDY5LTk4MWUzMjVhNGUwNjwvSWQ+DQogIDxFbnRyaWVzPg0KICAgIDxFbnRyeT4NCiAgICAgIDxJZD5lZTBhYWUxNy0yNmNmLTQ1NWMtOGJmNi1jNzA0NzFhM2I3ZDM8L0lkPg0KICAgICAgPE5vUGFyPnRydWU8L05vUGFyPg0KICAgICAgPFJlZmVyZW5jZUlkPjU1Nzg5MzA3LTg0YjItNGE0ZS05OWE5LWYzODBkYzEwNDliZT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1Y2gsIDIwMTg8L1RleHQ+DQogICAgPC9UZXh0VW5pdD4NCiAgPC9UZXh0VW5pdHM+DQo8L1BsYWNlaG9sZGVyPg==</w:instrText>
                            </w:r>
                            <w:r w:rsidR="008B5E1E">
                              <w:fldChar w:fldCharType="separate"/>
                            </w:r>
                            <w:bookmarkStart w:id="22" w:name="_CTVP00146654b7fa2fe42c1ad69981e325a4e06"/>
                            <w:r w:rsidR="008B5E1E">
                              <w:t>Kuch, 2018</w:t>
                            </w:r>
                            <w:bookmarkEnd w:id="22"/>
                            <w:r w:rsidR="008B5E1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CDFB77" id="Textfeld 9" o:spid="_x0000_s1027" type="#_x0000_t202" style="position:absolute;left:0;text-align:left;margin-left:1.75pt;margin-top:551.9pt;width:438.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" stroked="f">
                <v:textbox style="mso-fit-shape-to-text:t" inset="0,0,0,0">
                  <w:txbxContent>
                    <w:p w:rsidR="003E4179" w:rsidRPr="00B87890" w:rsidRDefault="003E4179" w:rsidP="001B61BB">
                      <w:pPr>
                        <w:pStyle w:val="Beschriftung"/>
                        <w:rPr>
                          <w:rFonts w:ascii="Liberation Serif" w:hAnsi="Liberation Serif" w:cs="Arial"/>
                          <w:noProof/>
                        </w:rPr>
                      </w:pPr>
                      <w:r>
                        <w:t xml:space="preserve">Abbildung </w:t>
                      </w:r>
                      <w:r w:rsidR="00BC7C83">
                        <w:fldChar w:fldCharType="begin"/>
                      </w:r>
                      <w:r w:rsidR="00BC7C83">
                        <w:instrText xml:space="preserve"> SEQ Abbildung \* ARABIC </w:instrText>
                      </w:r>
                      <w:r w:rsidR="00BC7C83">
                        <w:fldChar w:fldCharType="separate"/>
                      </w:r>
                      <w:r w:rsidR="008B5E1E">
                        <w:rPr>
                          <w:noProof/>
                        </w:rPr>
                        <w:t>2</w:t>
                      </w:r>
                      <w:r w:rsidR="00BC7C83">
                        <w:rPr>
                          <w:noProof/>
                        </w:rPr>
                        <w:fldChar w:fldCharType="end"/>
                      </w:r>
                      <w:r>
                        <w:t xml:space="preserve">: Fähre „Peter-Pan“ in unterschiedlichen Situationen, </w:t>
                      </w:r>
                      <w:r w:rsidR="008B5E1E">
                        <w:t>Q</w:t>
                      </w:r>
                      <w:r>
                        <w:t>uelle:</w:t>
                      </w:r>
                      <w:r w:rsidR="008B5E1E">
                        <w:t xml:space="preserve"> </w:t>
                      </w:r>
                      <w:r w:rsidR="008B5E1E">
                        <w:fldChar w:fldCharType="begin"/>
                      </w:r>
                      <w:r w:rsidR="008B5E1E">
                        <w:instrText>ADDIN CITAVI.PLACEHOLDER 46654b7f-a2fe-42c1-ad69-981e325a4e06 PFBsYWNlaG9sZGVyPg0KICA8QWRkSW5WZXJzaW9uPjUuNy4xLjA8L0FkZEluVmVyc2lvbj4NCiAgPElkPjQ2NjU0YjdmLWEyZmUtNDJjMS1hZDY5LTk4MWUzMjVhNGUwNjwvSWQ+DQogIDxFbnRyaWVzPg0KICAgIDxFbnRyeT4NCiAgICAgIDxJZD5lZTBhYWUxNy0yNmNmLTQ1NWMtOGJmNi1jNzA0NzFhM2I3ZDM8L0lkPg0KICAgICAgPE5vUGFyPnRydWU8L05vUGFyPg0KICAgICAgPFJlZmVyZW5jZUlkPjU1Nzg5MzA3LTg0YjItNGE0ZS05OWE5LWYzODBkYzEwNDliZT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1Y2gsIDIwMTg8L1RleHQ+DQogICAgPC9UZXh0VW5pdD4NCiAgPC9UZXh0VW5pdHM+DQo8L1BsYWNlaG9sZGVyPg==</w:instrText>
                      </w:r>
                      <w:r w:rsidR="008B5E1E">
                        <w:fldChar w:fldCharType="separate"/>
                      </w:r>
                      <w:bookmarkStart w:id="23" w:name="_CTVP00146654b7fa2fe42c1ad69981e325a4e06"/>
                      <w:r w:rsidR="008B5E1E">
                        <w:t>Kuch, 2018</w:t>
                      </w:r>
                      <w:bookmarkEnd w:id="23"/>
                      <w:r w:rsidR="008B5E1E">
                        <w:fldChar w:fldCharType="end"/>
                      </w:r>
                    </w:p>
                  </w:txbxContent>
                </v:textbox>
                <w10:wrap type="tight"/>
              </v:shape>
            </w:pict>
          </mc:Fallback>
        </mc:AlternateContent>
      </w:r>
      <w:r w:rsidR="00D22AAF">
        <w:rPr>
          <w:noProof/>
        </w:rPr>
        <mc:AlternateContent>
          <mc:Choice Requires="wpg">
            <w:drawing>
              <wp:anchor distT="0" distB="0" distL="114300" distR="114300" simplePos="0" relativeHeight="251670528" behindDoc="0" locked="0" layoutInCell="1" allowOverlap="1" wp14:anchorId="5B908613" wp14:editId="52746F6D">
                <wp:simplePos x="0" y="0"/>
                <wp:positionH relativeFrom="column">
                  <wp:posOffset>19050</wp:posOffset>
                </wp:positionH>
                <wp:positionV relativeFrom="paragraph">
                  <wp:posOffset>302895</wp:posOffset>
                </wp:positionV>
                <wp:extent cx="5564505" cy="6645910"/>
                <wp:effectExtent l="0" t="0" r="0" b="2540"/>
                <wp:wrapTight wrapText="bothSides">
                  <wp:wrapPolygon edited="0">
                    <wp:start x="0" y="0"/>
                    <wp:lineTo x="0" y="21546"/>
                    <wp:lineTo x="21519" y="21546"/>
                    <wp:lineTo x="21519" y="0"/>
                    <wp:lineTo x="0" y="0"/>
                  </wp:wrapPolygon>
                </wp:wrapTight>
                <wp:docPr id="3" name="Gruppieren 3"/>
                <wp:cNvGraphicFramePr/>
                <a:graphic xmlns:a="http://schemas.openxmlformats.org/drawingml/2006/main">
                  <a:graphicData uri="http://schemas.microsoft.com/office/word/2010/wordprocessingGroup">
                    <wpg:wgp>
                      <wpg:cNvGrpSpPr/>
                      <wpg:grpSpPr>
                        <a:xfrm>
                          <a:off x="0" y="0"/>
                          <a:ext cx="5564505" cy="6645910"/>
                          <a:chOff x="0" y="0"/>
                          <a:chExt cx="5565913" cy="6647276"/>
                        </a:xfrm>
                      </wpg:grpSpPr>
                      <pic:pic xmlns:pic="http://schemas.openxmlformats.org/drawingml/2006/picture">
                        <pic:nvPicPr>
                          <pic:cNvPr id="4" name="Grafik 1"/>
                          <pic:cNvPicPr>
                            <a:picLocks noChangeAspect="1"/>
                          </pic:cNvPicPr>
                        </pic:nvPicPr>
                        <pic:blipFill rotWithShape="1">
                          <a:blip r:embed="rId16" cstate="print">
                            <a:extLst>
                              <a:ext uri="{28A0092B-C50C-407E-A947-70E740481C1C}">
                                <a14:useLocalDpi xmlns:a14="http://schemas.microsoft.com/office/drawing/2010/main" val="0"/>
                              </a:ext>
                            </a:extLst>
                          </a:blip>
                          <a:srcRect t="6612" b="28409"/>
                          <a:stretch/>
                        </pic:blipFill>
                        <pic:spPr bwMode="auto">
                          <a:xfrm>
                            <a:off x="0" y="0"/>
                            <a:ext cx="5565913" cy="271934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Grafik 1"/>
                          <pic:cNvPicPr>
                            <a:picLocks noChangeAspect="1"/>
                          </pic:cNvPicPr>
                        </pic:nvPicPr>
                        <pic:blipFill rotWithShape="1">
                          <a:blip r:embed="rId17" cstate="print">
                            <a:extLst>
                              <a:ext uri="{28A0092B-C50C-407E-A947-70E740481C1C}">
                                <a14:useLocalDpi xmlns:a14="http://schemas.microsoft.com/office/drawing/2010/main" val="0"/>
                              </a:ext>
                            </a:extLst>
                          </a:blip>
                          <a:srcRect b="3259"/>
                          <a:stretch/>
                        </pic:blipFill>
                        <pic:spPr bwMode="auto">
                          <a:xfrm>
                            <a:off x="0" y="2767054"/>
                            <a:ext cx="3013545" cy="388022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Grafik 1"/>
                          <pic:cNvPicPr>
                            <a:picLocks noChangeAspect="1"/>
                          </pic:cNvPicPr>
                        </pic:nvPicPr>
                        <pic:blipFill rotWithShape="1">
                          <a:blip r:embed="rId18" cstate="print">
                            <a:extLst>
                              <a:ext uri="{28A0092B-C50C-407E-A947-70E740481C1C}">
                                <a14:useLocalDpi xmlns:a14="http://schemas.microsoft.com/office/drawing/2010/main" val="0"/>
                              </a:ext>
                            </a:extLst>
                          </a:blip>
                          <a:srcRect r="3625"/>
                          <a:stretch/>
                        </pic:blipFill>
                        <pic:spPr bwMode="auto">
                          <a:xfrm>
                            <a:off x="3108960" y="2759102"/>
                            <a:ext cx="2449002" cy="190831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Grafik 1"/>
                          <pic:cNvPicPr>
                            <a:picLocks noChangeAspect="1"/>
                          </pic:cNvPicPr>
                        </pic:nvPicPr>
                        <pic:blipFill rotWithShape="1">
                          <a:blip r:embed="rId19" cstate="print">
                            <a:extLst>
                              <a:ext uri="{28A0092B-C50C-407E-A947-70E740481C1C}">
                                <a14:useLocalDpi xmlns:a14="http://schemas.microsoft.com/office/drawing/2010/main" val="0"/>
                              </a:ext>
                            </a:extLst>
                          </a:blip>
                          <a:srcRect r="3998"/>
                          <a:stretch/>
                        </pic:blipFill>
                        <pic:spPr bwMode="auto">
                          <a:xfrm>
                            <a:off x="3093054" y="4723060"/>
                            <a:ext cx="2464904" cy="1924216"/>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226F468" id="Gruppieren 3" o:spid="_x0000_s1026" style="position:absolute;margin-left:1.5pt;margin-top:23.85pt;width:438.15pt;height:523.3pt;z-index:251670528;mso-width-relative:margin;mso-height-relative:margin" coordsize="55659,664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55659;height:27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">
                  <v:imagedata r:id="rId20" o:title="" croptop="4333f" cropbottom="18618f"/>
                  <v:path arrowok="t"/>
                </v:shape>
                <v:shape id="Grafik 1" o:spid="_x0000_s1028" type="#_x0000_t75" style="position:absolute;top:27670;width:30135;height:38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">
                  <v:imagedata r:id="rId21" o:title="" cropbottom="2136f"/>
                  <v:path arrowok="t"/>
                </v:shape>
                <v:shape id="Grafik 1" o:spid="_x0000_s1029" type="#_x0000_t75" style="position:absolute;left:31089;top:27591;width:24490;height:19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">
                  <v:imagedata r:id="rId22" o:title="" cropright="2376f"/>
                  <v:path arrowok="t"/>
                </v:shape>
                <v:shape id="Grafik 1" o:spid="_x0000_s1030" type="#_x0000_t75" style="position:absolute;left:30930;top:47230;width:24649;height:19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">
                  <v:imagedata r:id="rId23" o:title="" cropright="2620f"/>
                  <v:path arrowok="t"/>
                </v:shape>
                <w10:wrap type="tight"/>
              </v:group>
            </w:pict>
          </mc:Fallback>
        </mc:AlternateContent>
      </w:r>
      <w:r w:rsidR="00D22AAF">
        <w:t>Wie viele Fahrzeuge können an einem Tag mit dieser Fähre transportiert werden?</w:t>
      </w:r>
    </w:p>
    <w:p w14:paraId="07D0E3E0" w14:textId="77777777" w:rsidR="00D22AAF" w:rsidRDefault="00D22AAF">
      <w:pPr>
        <w:ind w:left="720"/>
      </w:pPr>
    </w:p>
    <w:p w14:paraId="73C2B9E6" w14:textId="77777777" w:rsidR="00D22AAF" w:rsidRDefault="00D22AAF">
      <w:pPr>
        <w:spacing w:after="0" w:line="240" w:lineRule="auto"/>
        <w:jc w:val="left"/>
        <w:rPr>
          <w:b/>
          <w:i/>
        </w:rPr>
      </w:pPr>
      <w:r>
        <w:br w:type="page"/>
      </w:r>
    </w:p>
    <w:p w14:paraId="1062AF3C" w14:textId="77777777" w:rsidR="00D22AAF" w:rsidRDefault="00D22AAF" w:rsidP="00D22AAF">
      <w:pPr>
        <w:pStyle w:val="berschrift3"/>
      </w:pPr>
      <w:r>
        <w:lastRenderedPageBreak/>
        <w:t xml:space="preserve">Ergänzende </w:t>
      </w:r>
      <w:r w:rsidR="00453FF5">
        <w:t>Informationen</w:t>
      </w:r>
    </w:p>
    <w:p w14:paraId="34E93BE2" w14:textId="77777777" w:rsidR="00D22AAF" w:rsidRDefault="00D22AAF" w:rsidP="00D22AAF">
      <w:r>
        <w:t>Geht man zunächst vereinfachend davo</w:t>
      </w:r>
      <w:r w:rsidR="00C6090F">
        <w:t xml:space="preserve">n aus, dass </w:t>
      </w:r>
      <w:r w:rsidR="00041BA6">
        <w:t xml:space="preserve">alle </w:t>
      </w:r>
      <w:r w:rsidR="00C6090F">
        <w:t xml:space="preserve">Fahrzeuge PKW </w:t>
      </w:r>
      <w:r>
        <w:t>sind, die sehr eng hintereinander (z.B. Abstand 60 cm) auf der Fähre stehen, kommt man zusammen mit der durchschnittlichen Autolänge auf etwa 5 m pro Fahrzeug. Die Länge der Stellfläche auf der Fähre kann über die Anzahl der Markierungsstreifen (18) auf ca. 40 m geschätzt werden. Demnach können acht Autos hintereinander und 16 Autos in beiden Fahrspuren einen Platz finden.</w:t>
      </w:r>
    </w:p>
    <w:p w14:paraId="72AB1195" w14:textId="77777777" w:rsidR="00D22AAF" w:rsidRDefault="00D22AAF" w:rsidP="00D22AAF">
      <w:r>
        <w:t xml:space="preserve">Der zeitliche Aspekt kann grob abgeschätzt werden, über die Strecken bzw. Entfernungen </w:t>
      </w:r>
      <w:r w:rsidR="00D90039">
        <w:t>mithilfe</w:t>
      </w:r>
      <w:r>
        <w:t xml:space="preserve"> der Fotos geschätzt werden, oder durch Recherche im Internet genauer ermittelt werden:</w:t>
      </w:r>
    </w:p>
    <w:p w14:paraId="27CE8215" w14:textId="77777777" w:rsidR="003E4179" w:rsidRDefault="00D22AAF" w:rsidP="003E4179">
      <w:pPr>
        <w:keepNext/>
      </w:pPr>
      <w:r w:rsidRPr="001C2B59">
        <w:rPr>
          <w:noProof/>
        </w:rPr>
        <w:drawing>
          <wp:inline distT="0" distB="0" distL="0" distR="0" wp14:anchorId="1F719A7F" wp14:editId="6440C237">
            <wp:extent cx="5562598" cy="2562447"/>
            <wp:effectExtent l="12700" t="12700" r="13335" b="158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7722" t="30797" r="14440" b="19205"/>
                    <a:stretch/>
                  </pic:blipFill>
                  <pic:spPr bwMode="auto">
                    <a:xfrm>
                      <a:off x="0" y="0"/>
                      <a:ext cx="5572794" cy="2567144"/>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38612A55" w14:textId="77777777" w:rsidR="00D22AAF" w:rsidRDefault="003E4179" w:rsidP="001B61BB">
      <w:pPr>
        <w:pStyle w:val="Beschriftung"/>
      </w:pPr>
      <w:r>
        <w:t xml:space="preserve">Abbildung </w:t>
      </w:r>
      <w:r w:rsidR="00252759">
        <w:fldChar w:fldCharType="begin"/>
      </w:r>
      <w:r w:rsidR="00252759">
        <w:instrText xml:space="preserve"> SEQ Abbildung \* ARABIC </w:instrText>
      </w:r>
      <w:r w:rsidR="00252759">
        <w:fldChar w:fldCharType="separate"/>
      </w:r>
      <w:r>
        <w:rPr>
          <w:noProof/>
        </w:rPr>
        <w:t>3</w:t>
      </w:r>
      <w:r w:rsidR="00252759">
        <w:rPr>
          <w:noProof/>
        </w:rPr>
        <w:fldChar w:fldCharType="end"/>
      </w:r>
      <w:r>
        <w:t xml:space="preserve">: Informationen zur Rheinfähre, </w:t>
      </w:r>
      <w:r w:rsidR="00B849C0">
        <w:br/>
      </w:r>
      <w:r>
        <w:t xml:space="preserve">Quelle: </w:t>
      </w:r>
      <w:r w:rsidRPr="008B5E1E">
        <w:t>http://www.rheinfaehre-leimersheim.de</w:t>
      </w:r>
      <w:r>
        <w:t xml:space="preserve"> (letzter Aufruf: 14.01.2020)</w:t>
      </w:r>
    </w:p>
    <w:p w14:paraId="02A1DC65" w14:textId="77777777" w:rsidR="00D22AAF" w:rsidRDefault="00D22AAF" w:rsidP="00D22AAF">
      <w:r>
        <w:t xml:space="preserve">Bei der Abschätzung über die regulären Fahrzeiten an Werktagen kommt man bei neun Stunden Fährbetrieb mit 15-min-Taktung auf etwa 36 Fahrten (Hin- und Zurück) und damit auf </w:t>
      </w:r>
      <m:oMath>
        <m:r>
          <w:rPr>
            <w:rFonts w:ascii="Cambria Math" w:hAnsi="Cambria Math"/>
          </w:rPr>
          <m:t xml:space="preserve">2⋅576=1152 </m:t>
        </m:r>
      </m:oMath>
      <w:r>
        <w:t xml:space="preserve">Autos, die transportiert werden. </w:t>
      </w:r>
    </w:p>
    <w:p w14:paraId="1690B62E" w14:textId="77777777" w:rsidR="00D22AAF" w:rsidRDefault="00D22AAF" w:rsidP="00D22AAF">
      <w:r>
        <w:t>Werden zusätzlich LKW oder Busse berücksichtigt, können die Schülerinnen und Schüler über die Tragfähigkeit eine zusätzliche Kontrolle Ihrer Schätzung durchführen.</w:t>
      </w:r>
    </w:p>
    <w:p w14:paraId="48A9D1FD" w14:textId="77777777" w:rsidR="00D22AAF" w:rsidRDefault="00D22AAF">
      <w:pPr>
        <w:ind w:left="720"/>
      </w:pPr>
    </w:p>
    <w:tbl>
      <w:tblPr>
        <w:tblW w:w="91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532"/>
        <w:gridCol w:w="1531"/>
        <w:gridCol w:w="1531"/>
        <w:gridCol w:w="1532"/>
        <w:gridCol w:w="1531"/>
        <w:gridCol w:w="1529"/>
      </w:tblGrid>
      <w:tr w:rsidR="009812D8" w:rsidRPr="00632C78" w14:paraId="58AEF93B" w14:textId="77777777" w:rsidTr="00D0236B">
        <w:trPr>
          <w:trHeight w:val="567"/>
        </w:trPr>
        <w:tc>
          <w:tcPr>
            <w:tcW w:w="153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E9A822" w14:textId="77777777" w:rsidR="009812D8" w:rsidRPr="00632C78" w:rsidRDefault="00252759" w:rsidP="001B61BB">
            <w:pPr>
              <w:pStyle w:val="Orientierungsleiste"/>
            </w:pPr>
            <w:hyperlink w:anchor="_Kurzbeschreibung_1">
              <w:r w:rsidR="00BF1AB3" w:rsidRPr="00632C78">
                <w:t>Kurz</w:t>
              </w:r>
              <w:r w:rsidR="00BF1AB3" w:rsidRPr="00632C78">
                <w:softHyphen/>
                <w:t>beschreibung</w:t>
              </w:r>
            </w:hyperlink>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E3F64B" w14:textId="77777777" w:rsidR="009812D8" w:rsidRPr="00632C78" w:rsidRDefault="00632C78" w:rsidP="001B61BB">
            <w:pPr>
              <w:pStyle w:val="Orientierungsleiste"/>
            </w:pPr>
            <w:r w:rsidRPr="00632C78">
              <w:t>Zielsetzung</w:t>
            </w:r>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6C8233" w14:textId="77777777" w:rsidR="009812D8" w:rsidRPr="00632C78" w:rsidRDefault="00252759" w:rsidP="001B61BB">
            <w:pPr>
              <w:pStyle w:val="Orientierungsleiste"/>
            </w:pPr>
            <w:hyperlink w:anchor="_Didaktische_Hinweise_2">
              <w:r w:rsidR="00BF1AB3" w:rsidRPr="00632C78">
                <w:t>Didaktische Hinweise</w:t>
              </w:r>
            </w:hyperlink>
          </w:p>
        </w:tc>
        <w:tc>
          <w:tcPr>
            <w:tcW w:w="153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CBA809" w14:textId="77777777" w:rsidR="009812D8" w:rsidRPr="00632C78" w:rsidRDefault="00252759" w:rsidP="001B61BB">
            <w:pPr>
              <w:pStyle w:val="Orientierungsleiste"/>
            </w:pPr>
            <w:hyperlink w:anchor="_Hinweise_zur_Unterrichtsdurchführun_2">
              <w:r w:rsidR="00BF1AB3" w:rsidRPr="00632C78">
                <w:t>Durchführung</w:t>
              </w:r>
            </w:hyperlink>
          </w:p>
        </w:tc>
        <w:tc>
          <w:tcPr>
            <w:tcW w:w="15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FA1C04" w14:textId="77777777" w:rsidR="009812D8" w:rsidRPr="00632C78" w:rsidRDefault="00252759" w:rsidP="001B61BB">
            <w:pPr>
              <w:pStyle w:val="Orientierungsleiste"/>
            </w:pPr>
            <w:hyperlink w:anchor="_Material_2">
              <w:r w:rsidR="00BF1AB3" w:rsidRPr="00632C78">
                <w:t>Material</w:t>
              </w:r>
            </w:hyperlink>
          </w:p>
        </w:tc>
        <w:tc>
          <w:tcPr>
            <w:tcW w:w="1529" w:type="dxa"/>
            <w:tcBorders>
              <w:top w:val="single" w:sz="4" w:space="0" w:color="000000"/>
              <w:left w:val="single" w:sz="4" w:space="0" w:color="000000"/>
              <w:bottom w:val="single" w:sz="4" w:space="0" w:color="000000"/>
              <w:right w:val="single" w:sz="4" w:space="0" w:color="000000"/>
            </w:tcBorders>
            <w:shd w:val="clear" w:color="auto" w:fill="000000" w:themeFill="text1"/>
            <w:vAlign w:val="center"/>
          </w:tcPr>
          <w:p w14:paraId="41118884" w14:textId="77777777" w:rsidR="009812D8" w:rsidRPr="00632C78" w:rsidRDefault="00252759" w:rsidP="001B61BB">
            <w:pPr>
              <w:pStyle w:val="Orientierungsleiste"/>
            </w:pPr>
            <w:hyperlink w:anchor="_Weiterführende_Literatur_2">
              <w:r w:rsidR="00BF1AB3" w:rsidRPr="00632C78">
                <w:t>Literatur</w:t>
              </w:r>
            </w:hyperlink>
          </w:p>
        </w:tc>
      </w:tr>
    </w:tbl>
    <w:p w14:paraId="4B9C3F00" w14:textId="77777777" w:rsidR="003214F3" w:rsidRDefault="00C65095" w:rsidP="003214F3">
      <w:pPr>
        <w:pStyle w:val="CitaviBibliographyHeading"/>
      </w:pPr>
      <w:r>
        <w:fldChar w:fldCharType="begin"/>
      </w:r>
      <w:r w:rsidR="003214F3">
        <w:instrText>ADDIN CITAVI.BIBLIOGRAPHY PD94bWwgdmVyc2lvbj0iMS4wIiBlbmNvZGluZz0idXRmLTE2Ij8+PEJpYmxpb2dyYXBoeT48QWRkSW5WZXJzaW9uPjUuNy4xLjA8L0FkZEluVmVyc2lvbj48SWQ+NjNiYzVkZDAtMTY2MC00ODM3LTk4YzctY2MxMDBjMzE5MDl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</w:instrText>
      </w:r>
      <w:r>
        <w:fldChar w:fldCharType="separate"/>
      </w:r>
      <w:bookmarkStart w:id="23" w:name="_CTVBIBLIOGRAPHY1"/>
      <w:bookmarkEnd w:id="23"/>
      <w:r w:rsidR="003214F3">
        <w:t>Literaturverzeichnis</w:t>
      </w:r>
    </w:p>
    <w:p w14:paraId="4429B26D" w14:textId="77777777" w:rsidR="003214F3" w:rsidRDefault="003214F3" w:rsidP="003214F3">
      <w:pPr>
        <w:pStyle w:val="CitaviBibliographyEntry"/>
      </w:pPr>
      <w:bookmarkStart w:id="24" w:name="_CTVL001734cb4fa09274a129a0d5bd8f8ab7f01"/>
      <w:r>
        <w:t xml:space="preserve">Blum, Werner; Galbraith, Peter &amp; Niss, Mogens (Hrsg.) (2006). </w:t>
      </w:r>
      <w:bookmarkEnd w:id="24"/>
      <w:r w:rsidRPr="003214F3">
        <w:rPr>
          <w:i/>
        </w:rPr>
        <w:t xml:space="preserve">Modelling and Applications in Mathematics Education. The 14th ICMI Study </w:t>
      </w:r>
      <w:r w:rsidRPr="003214F3">
        <w:t>(New ICMI Study Series, Bd. 10, 1. Ed.). Berlin: Springer US.</w:t>
      </w:r>
    </w:p>
    <w:p w14:paraId="0EAEC7C2" w14:textId="77777777" w:rsidR="003214F3" w:rsidRDefault="003214F3" w:rsidP="003214F3">
      <w:pPr>
        <w:pStyle w:val="CitaviBibliographyEntry"/>
      </w:pPr>
      <w:bookmarkStart w:id="25" w:name="_CTVL0015f909e453ee44032a1dbec3714678490"/>
      <w:r>
        <w:t xml:space="preserve">Büchter, Andreas &amp; Henn, Hans-Wolfgang (Hrsg.) (2008). </w:t>
      </w:r>
      <w:bookmarkEnd w:id="25"/>
      <w:r w:rsidRPr="003214F3">
        <w:rPr>
          <w:i/>
        </w:rPr>
        <w:t>Der Mathekoffer. Mathematik entdecken mit Materialien und Ideen für die Sekundarstufe I</w:t>
      </w:r>
      <w:r w:rsidRPr="003214F3">
        <w:t>. Seelze: Friedrich; Klett.</w:t>
      </w:r>
    </w:p>
    <w:p w14:paraId="62320DE1" w14:textId="77777777" w:rsidR="003214F3" w:rsidRDefault="003214F3" w:rsidP="003214F3">
      <w:pPr>
        <w:pStyle w:val="CitaviBibliographyEntry"/>
      </w:pPr>
      <w:bookmarkStart w:id="26" w:name="_CTVL0016dfe987e6ebc4402beaca446a8482441"/>
      <w:r>
        <w:t xml:space="preserve">Büchter, Andreas &amp; Henn, Hans-Wolfgang (2015). Schulmathematik und Realität - Verstehen durch Anwenden. In Regina Bruder, Lisa Hefendehl-Hebeker, Barbara Schmidt-Thieme &amp; Hans-Georg Weigand (Hrsg.), </w:t>
      </w:r>
      <w:bookmarkEnd w:id="26"/>
      <w:r w:rsidRPr="003214F3">
        <w:rPr>
          <w:i/>
        </w:rPr>
        <w:t xml:space="preserve">Handbuch der Mathematikdidaktik </w:t>
      </w:r>
      <w:r w:rsidRPr="003214F3">
        <w:t>(S. 19–49). Berlin Heidelberg: Springer Spektrum.</w:t>
      </w:r>
    </w:p>
    <w:p w14:paraId="354B579E" w14:textId="77777777" w:rsidR="003214F3" w:rsidRDefault="003214F3" w:rsidP="003214F3">
      <w:pPr>
        <w:pStyle w:val="CitaviBibliographyEntry"/>
      </w:pPr>
      <w:bookmarkStart w:id="27" w:name="_CTVL001af0c9768e8684bd6b4ee4d55b5f19268"/>
      <w:r>
        <w:t xml:space="preserve">Institut für Bildungsanalysen Baden-Württemberg (2018). </w:t>
      </w:r>
      <w:bookmarkEnd w:id="27"/>
      <w:r w:rsidRPr="003214F3">
        <w:rPr>
          <w:i/>
        </w:rPr>
        <w:t>Operationsverständnis bei Lernstand 5</w:t>
      </w:r>
      <w:r w:rsidRPr="003214F3">
        <w:t>. Verfügbar unter https://​www.ls-bw.de​/​site/​pbs-bw-new/​get/​documents/​KULTUS.Dachmandant/​KULTUS/​Dienststellen/​ls-bw/​Lernstandserhebungen/​dokumente/​lst5docs/​l5_​2019/​l5_​m_​erlaeuterung_​testbereich_​stufen.pdf [23.10.2019].</w:t>
      </w:r>
    </w:p>
    <w:p w14:paraId="266D0AF0" w14:textId="77777777" w:rsidR="003214F3" w:rsidRDefault="003214F3" w:rsidP="003214F3">
      <w:pPr>
        <w:pStyle w:val="CitaviBibliographyEntry"/>
      </w:pPr>
      <w:bookmarkStart w:id="28" w:name="_CTVL00197828d16733c4f0fbc837a1f00e185e0"/>
      <w:r>
        <w:t xml:space="preserve">Katja Maaß (2005). Stau – eine Aufgabe für alle Jahrgänge! </w:t>
      </w:r>
      <w:bookmarkEnd w:id="28"/>
      <w:r w:rsidRPr="003214F3">
        <w:rPr>
          <w:i/>
        </w:rPr>
        <w:t xml:space="preserve">Praxis der Mathematik in der Schule, 47 </w:t>
      </w:r>
      <w:r w:rsidRPr="003214F3">
        <w:t>(3), 8-13.</w:t>
      </w:r>
    </w:p>
    <w:p w14:paraId="4049580D" w14:textId="77777777" w:rsidR="003214F3" w:rsidRDefault="003214F3" w:rsidP="003214F3">
      <w:pPr>
        <w:pStyle w:val="CitaviBibliographyEntry"/>
      </w:pPr>
      <w:bookmarkStart w:id="29" w:name="_CTVL0015578930784b24a4e99a9f380dc1049be"/>
      <w:r>
        <w:t xml:space="preserve">Kuch, Andreas (2018). Wie viel schafft die Fähre? Schätzend zu Näherungswerten gelangen. </w:t>
      </w:r>
      <w:bookmarkEnd w:id="29"/>
      <w:r w:rsidRPr="003214F3">
        <w:rPr>
          <w:i/>
        </w:rPr>
        <w:t xml:space="preserve">Mathematik lehren, 36 </w:t>
      </w:r>
      <w:r w:rsidRPr="003214F3">
        <w:t>(207), 20-24.</w:t>
      </w:r>
    </w:p>
    <w:p w14:paraId="58C3D3C5" w14:textId="77777777" w:rsidR="003214F3" w:rsidRDefault="003214F3" w:rsidP="003214F3">
      <w:pPr>
        <w:pStyle w:val="CitaviBibliographyEntry"/>
      </w:pPr>
      <w:bookmarkStart w:id="30" w:name="_CTVL001a3d6b1878f6d40889ce70c5c43614f0a"/>
      <w:r>
        <w:t xml:space="preserve">Ministerium für Schule und Bildung des Landes Nordrhein-Westfalen (2019). </w:t>
      </w:r>
      <w:bookmarkEnd w:id="30"/>
      <w:r w:rsidRPr="003214F3">
        <w:rPr>
          <w:i/>
        </w:rPr>
        <w:t xml:space="preserve">Kernlehrplan für die Sekundarstufe I, Gymnasium in Nordrhein-Westfalen. Mathematik </w:t>
      </w:r>
      <w:r w:rsidRPr="003214F3">
        <w:t>(Sekundarstufe l - Gymnasium, Richtlinien und Lehrpläne, Bd. 3401). Frechen: Ritterbach-Verlag.</w:t>
      </w:r>
    </w:p>
    <w:p w14:paraId="6BA01FBB" w14:textId="77777777" w:rsidR="003214F3" w:rsidRDefault="003214F3" w:rsidP="003214F3">
      <w:pPr>
        <w:pStyle w:val="CitaviBibliographyEntry"/>
      </w:pPr>
      <w:bookmarkStart w:id="31" w:name="_CTVL00163598d2600e04950b739c335c12c8c40"/>
      <w:r>
        <w:t xml:space="preserve">Peter-Koop, Andrea (2003). Wie viele Autos stehen in einem 3-km-Stau? Modellbildungsprozesse bei Bearbeiten von Fermi-Problemen in Kleingruppen. In Silke Ruwisch &amp; Andrea Peter-Koop (Hrsg.), </w:t>
      </w:r>
      <w:bookmarkEnd w:id="31"/>
      <w:r w:rsidRPr="003214F3">
        <w:rPr>
          <w:i/>
        </w:rPr>
        <w:t xml:space="preserve">Gute Aufgaben im Mathematikunterricht der Grundschule </w:t>
      </w:r>
      <w:r w:rsidRPr="003214F3">
        <w:t>(S. 111–130). Offenburg: Mildenberger.</w:t>
      </w:r>
    </w:p>
    <w:p w14:paraId="78EE29BD" w14:textId="77777777" w:rsidR="003214F3" w:rsidRDefault="003214F3" w:rsidP="003214F3">
      <w:pPr>
        <w:pStyle w:val="CitaviBibliographyEntry"/>
      </w:pPr>
      <w:bookmarkStart w:id="32" w:name="_CTVL001a862d5e1b4dd4e5aa470f09b02c03a44"/>
      <w:r>
        <w:t xml:space="preserve">Schulz, Andreas; Leuders, Timo &amp; Kowalk, Sabine (2019). Skizzen helfen Textaufgaben zu verstehen …und zu lösen. </w:t>
      </w:r>
      <w:bookmarkEnd w:id="32"/>
      <w:r w:rsidRPr="003214F3">
        <w:rPr>
          <w:i/>
        </w:rPr>
        <w:t xml:space="preserve">Mathematik lehren </w:t>
      </w:r>
      <w:r w:rsidRPr="003214F3">
        <w:t>(214), 7-12.</w:t>
      </w:r>
    </w:p>
    <w:p w14:paraId="63C42B93" w14:textId="77777777" w:rsidR="003214F3" w:rsidRDefault="003214F3" w:rsidP="003214F3">
      <w:pPr>
        <w:pStyle w:val="CitaviBibliographyEntry"/>
      </w:pPr>
      <w:bookmarkStart w:id="33" w:name="_CTVL0018f3ebd2142234cfb8f423041a3dc14f0"/>
      <w:r>
        <w:t xml:space="preserve">Van der Velden, Denise (2019). Wie viele Fahrzeuge stehen im Stau? Eine Unterrichtsreihe zum Bilden von Realmodellen. In Irene Grafenhofer &amp; Jürgen Maaß (Hrsg.), </w:t>
      </w:r>
      <w:bookmarkEnd w:id="33"/>
      <w:r w:rsidRPr="003214F3">
        <w:rPr>
          <w:i/>
        </w:rPr>
        <w:t xml:space="preserve">Neue Materialien für einen realitätsbezogenen Mathematikunterricht 6. ISTRON-Schriftenreihe </w:t>
      </w:r>
      <w:r w:rsidRPr="003214F3">
        <w:t>(Realitätsbezüge im Mathematikunterricht, S. 163–173). Wiesbaden: Springer Fachmedien Wiesbaden.</w:t>
      </w:r>
    </w:p>
    <w:p w14:paraId="77C8803D" w14:textId="77777777" w:rsidR="00C65095" w:rsidRPr="000B175C" w:rsidRDefault="00C65095" w:rsidP="003214F3">
      <w:pPr>
        <w:pStyle w:val="CitaviBibliographyEntry"/>
      </w:pPr>
      <w:r>
        <w:fldChar w:fldCharType="end"/>
      </w:r>
    </w:p>
    <w:sectPr w:rsidR="00C65095" w:rsidRPr="000B175C" w:rsidSect="00632C78">
      <w:headerReference w:type="default" r:id="rId25"/>
      <w:footerReference w:type="default" r:id="rId26"/>
      <w:pgSz w:w="11906" w:h="16838"/>
      <w:pgMar w:top="1276" w:right="1701" w:bottom="1134" w:left="1134" w:header="708" w:footer="708" w:gutter="284"/>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E0674" w14:textId="77777777" w:rsidR="002129CF" w:rsidRDefault="002129CF">
      <w:pPr>
        <w:spacing w:after="0" w:line="240" w:lineRule="auto"/>
      </w:pPr>
      <w:r>
        <w:separator/>
      </w:r>
    </w:p>
  </w:endnote>
  <w:endnote w:type="continuationSeparator" w:id="0">
    <w:p w14:paraId="411E6206" w14:textId="77777777" w:rsidR="002129CF" w:rsidRDefault="002129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w:charset w:val="02"/>
    <w:family w:val="auto"/>
    <w:pitch w:val="default"/>
  </w:font>
  <w:font w:name="Arial">
    <w:panose1 w:val="020B0604020202020204"/>
    <w:charset w:val="00"/>
    <w:family w:val="swiss"/>
    <w:pitch w:val="variable"/>
    <w:sig w:usb0="E0002EFF" w:usb1="C000785B" w:usb2="00000009" w:usb3="00000000" w:csb0="000001FF" w:csb1="00000000"/>
  </w:font>
  <w:font w:name="Monotype Sorts">
    <w:altName w:val="Euclid Extra"/>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PingFang SC">
    <w:panose1 w:val="00000000000000000000"/>
    <w:charset w:val="88"/>
    <w:family w:val="swiss"/>
    <w:notTrueType/>
    <w:pitch w:val="variable"/>
    <w:sig w:usb0="A00002FF" w:usb1="7ACFFDFB" w:usb2="00000016" w:usb3="00000000" w:csb0="0014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7"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FC9C0" w14:textId="138E1501" w:rsidR="00336971" w:rsidRPr="001B61BB" w:rsidRDefault="00336971" w:rsidP="001B61BB">
    <w:pPr>
      <w:pStyle w:val="Fuzeile"/>
    </w:pPr>
    <w:r w:rsidRPr="001B61BB">
      <w:tab/>
      <w:t>QUA-LiS NRW</w:t>
    </w:r>
    <w:r w:rsidRPr="001B61BB">
      <w:tab/>
      <w:t xml:space="preserve">Seite </w:t>
    </w:r>
    <w:r w:rsidRPr="001B61BB">
      <w:fldChar w:fldCharType="begin"/>
    </w:r>
    <w:r w:rsidRPr="001B61BB">
      <w:instrText>PAGE</w:instrText>
    </w:r>
    <w:r w:rsidRPr="001B61BB">
      <w:fldChar w:fldCharType="separate"/>
    </w:r>
    <w:r w:rsidR="00252759">
      <w:rPr>
        <w:noProof/>
      </w:rPr>
      <w:t>9</w:t>
    </w:r>
    <w:r w:rsidRPr="001B61BB">
      <w:fldChar w:fldCharType="end"/>
    </w:r>
    <w:r w:rsidRPr="001B61BB">
      <w:t xml:space="preserve"> von </w:t>
    </w:r>
    <w:r w:rsidRPr="001B61BB">
      <w:fldChar w:fldCharType="begin"/>
    </w:r>
    <w:r w:rsidRPr="001B61BB">
      <w:instrText>NUMPAGES</w:instrText>
    </w:r>
    <w:r w:rsidRPr="001B61BB">
      <w:fldChar w:fldCharType="separate"/>
    </w:r>
    <w:r w:rsidR="00252759">
      <w:rPr>
        <w:noProof/>
      </w:rPr>
      <w:t>14</w:t>
    </w:r>
    <w:r w:rsidRPr="001B61B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5C1FAB" w14:textId="77777777" w:rsidR="002129CF" w:rsidRDefault="002129CF">
      <w:r>
        <w:separator/>
      </w:r>
    </w:p>
  </w:footnote>
  <w:footnote w:type="continuationSeparator" w:id="0">
    <w:p w14:paraId="7F7947A7" w14:textId="77777777" w:rsidR="002129CF" w:rsidRDefault="002129CF">
      <w:r>
        <w:continuationSeparator/>
      </w:r>
    </w:p>
  </w:footnote>
  <w:footnote w:id="1">
    <w:p w14:paraId="7BC65867" w14:textId="77777777" w:rsidR="00B849C0" w:rsidRDefault="00B849C0" w:rsidP="00B849C0">
      <w:pPr>
        <w:pStyle w:val="Funotentext"/>
      </w:pPr>
      <w:r>
        <w:rPr>
          <w:rStyle w:val="Funotenzeichen"/>
        </w:rPr>
        <w:footnoteRef/>
      </w:r>
      <w:r>
        <w:t xml:space="preserve"> </w:t>
      </w:r>
      <w:r w:rsidRPr="00336971">
        <w:t xml:space="preserve">Quelle: https://de.wikipedia.org/wiki/Wasserverbrauch </w:t>
      </w:r>
      <w:r>
        <w:t>(</w:t>
      </w:r>
      <w:r w:rsidRPr="00336971">
        <w:t xml:space="preserve">letzter Aufruf am </w:t>
      </w:r>
      <w:r>
        <w:t>14</w:t>
      </w:r>
      <w:r w:rsidRPr="00336971">
        <w:t>.</w:t>
      </w:r>
      <w:r>
        <w:t>01</w:t>
      </w:r>
      <w:r w:rsidRPr="00336971">
        <w:t>.</w:t>
      </w:r>
      <w:r>
        <w:t>2020)</w:t>
      </w:r>
    </w:p>
  </w:footnote>
  <w:footnote w:id="2">
    <w:p w14:paraId="033A69DF" w14:textId="77777777" w:rsidR="003E4179" w:rsidRDefault="003E4179" w:rsidP="003E4179">
      <w:pPr>
        <w:pStyle w:val="Funotentext"/>
      </w:pPr>
      <w:r w:rsidRPr="00860DDA">
        <w:rPr>
          <w:rStyle w:val="Funotenzeichen"/>
        </w:rPr>
        <w:footnoteRef/>
      </w:r>
      <w:r>
        <w:t xml:space="preserve"> </w:t>
      </w:r>
      <w:r w:rsidR="008B5E1E">
        <w:fldChar w:fldCharType="begin"/>
      </w:r>
      <w:r w:rsidR="008B5E1E">
        <w:instrText>ADDIN CITAVI.PLACEHOLDER 049164db-6080-4eb1-852f-4f2007f053c9 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DvGNodGVyIHVuZCBIZW5uICgyMDA4KTwvVGV4dD4NCiAgICA8L1RleHRVbml0Pg0KICA8L1RleHRVbml0cz4NCjwvUGxhY2Vob2xkZXI+</w:instrText>
      </w:r>
      <w:r w:rsidR="008B5E1E">
        <w:fldChar w:fldCharType="separate"/>
      </w:r>
      <w:bookmarkStart w:id="14" w:name="_CTVP001049164db60804eb1852f4f2007f053c9"/>
      <w:r w:rsidR="008B5E1E">
        <w:t>Büchter und Henn (2008)</w:t>
      </w:r>
      <w:bookmarkEnd w:id="14"/>
      <w:r w:rsidR="008B5E1E">
        <w:fldChar w:fldCharType="end"/>
      </w:r>
    </w:p>
  </w:footnote>
  <w:footnote w:id="3">
    <w:p w14:paraId="72FC4CA0" w14:textId="77777777" w:rsidR="00336971" w:rsidRDefault="00336971" w:rsidP="005F01A9">
      <w:pPr>
        <w:pStyle w:val="Funotentext"/>
      </w:pPr>
      <w:r>
        <w:rPr>
          <w:rStyle w:val="Funotenzeichen"/>
        </w:rPr>
        <w:footnoteRef/>
      </w:r>
      <w:r>
        <w:t xml:space="preserve"> weitere Aufgaben und Materialien: https://pikas.dzlm.de/material-pik/haus-12-mathematische-bildung/haus-1-unterrichtsmaterial/kann-das-stimmen</w:t>
      </w:r>
      <w:r w:rsidR="00C6090F">
        <w:t xml:space="preserve"> (</w:t>
      </w:r>
      <w:r w:rsidR="008B5E1E">
        <w:t>l</w:t>
      </w:r>
      <w:r w:rsidR="00C6090F">
        <w:t xml:space="preserve">etzter </w:t>
      </w:r>
      <w:r w:rsidR="008B5E1E">
        <w:t xml:space="preserve">Aufruf </w:t>
      </w:r>
      <w:r w:rsidR="00C6090F">
        <w:t>am 13.</w:t>
      </w:r>
      <w:r w:rsidR="008B5E1E">
        <w:t>0</w:t>
      </w:r>
      <w:r w:rsidR="00C6090F">
        <w:t>1.2020)</w:t>
      </w:r>
    </w:p>
  </w:footnote>
  <w:footnote w:id="4">
    <w:p w14:paraId="5414944E" w14:textId="77777777" w:rsidR="00B849C0" w:rsidRDefault="00B849C0">
      <w:pPr>
        <w:pStyle w:val="Funotentext"/>
      </w:pPr>
      <w:r>
        <w:rPr>
          <w:rStyle w:val="Funotenzeichen"/>
        </w:rPr>
        <w:footnoteRef/>
      </w:r>
      <w:r>
        <w:t xml:space="preserve"> </w:t>
      </w:r>
      <w:r w:rsidRPr="00B849C0">
        <w:t>Quelle: CAR-Institut Uni Duisburg/Essen 2018</w:t>
      </w:r>
    </w:p>
  </w:footnote>
  <w:footnote w:id="5">
    <w:p w14:paraId="348A60C2" w14:textId="77777777" w:rsidR="00336971" w:rsidRDefault="00336971" w:rsidP="00336971">
      <w:pPr>
        <w:pStyle w:val="Funotentext"/>
      </w:pPr>
      <w:r>
        <w:rPr>
          <w:rStyle w:val="Funotenzeichen"/>
        </w:rPr>
        <w:footnoteRef/>
      </w:r>
      <w:r w:rsidR="008B5E1E">
        <w:t xml:space="preserve"> </w:t>
      </w:r>
      <w:r>
        <w:rPr>
          <w:szCs w:val="20"/>
        </w:rPr>
        <w:fldChar w:fldCharType="begin"/>
      </w:r>
      <w:r w:rsidR="008B5E1E">
        <w:rPr>
          <w:szCs w:val="20"/>
        </w:rPr>
        <w:instrText>ADDIN CITAVI.PLACEHOLDER dc24ed2e-c412-492a-98b3-2c29f8ea04b7 PFBsYWNlaG9sZGVyPg0KICA8QWRkSW5WZXJzaW9uPjUuNy4xLjA8L0FkZEluVmVyc2lvbj4NCiAgPElkPmRjMjRlZDJlLWM0MTItNDkyYS05OGIzLTJjMjlmOGVhMDRiNzwvSWQ+DQogIDxFbnRyaWVzPg0KICAgIDxFbnRyeT4NCiAgICAgIDxJZD43ZTQ5Nzc5NC02MmQxLTQ5YjQtYTYzOC1mODgwZjZlMTViYWM8L0lkPg0KICAgICAgPFByZWZpeD52Z2wuIDwvUHJlZml4Pg0KICAgICAgPFJlZmVyZW5jZUlkPmE4NjJkNWUxLWI0ZGQtNGU1YS1hNDcwLWYwOWIwMmMwM2E0ND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FNjaHVseiwgTGV1ZGVycyB1bmQgS293YWxrICgyMDE5KTwvVGV4dD4NCiAgICA8L1RleHRVbml0Pg0KICA8L1RleHRVbml0cz4NCjwvUGxhY2Vob2xkZXI+</w:instrText>
      </w:r>
      <w:r>
        <w:rPr>
          <w:szCs w:val="20"/>
        </w:rPr>
        <w:fldChar w:fldCharType="separate"/>
      </w:r>
      <w:bookmarkStart w:id="17" w:name="_CTVP001dc24ed2ec412492a98b32c29f8ea04b7"/>
      <w:r w:rsidR="008B5E1E">
        <w:rPr>
          <w:szCs w:val="20"/>
        </w:rPr>
        <w:t>Vgl. Schulz, Leuders und Kowalk (2019)</w:t>
      </w:r>
      <w:bookmarkEnd w:id="17"/>
      <w:r>
        <w:rPr>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95A16" w14:textId="1D017177" w:rsidR="00336971" w:rsidRPr="001B61BB" w:rsidRDefault="00336971" w:rsidP="00252759">
    <w:pPr>
      <w:pStyle w:val="Kopfzeile1"/>
      <w:tabs>
        <w:tab w:val="clear" w:pos="4536"/>
      </w:tabs>
    </w:pPr>
    <w:r w:rsidRPr="001B61BB">
      <w:t>Gym. SI – Mathematik</w:t>
    </w:r>
    <w:r w:rsidRPr="001B61BB">
      <w:tab/>
    </w:r>
    <w:fldSimple w:instr="STYLEREF  Titel  \* MERGEFORMAT">
      <w:r w:rsidR="00252759">
        <w:rPr>
          <w:noProof/>
        </w:rPr>
        <w:t>UV 5.8 – Modellieren einfacher Zusammenhänge: Fermi-Aufgaben</w:t>
      </w:r>
    </w:fldSimple>
    <w:bookmarkStart w:id="34" w:name="__Fieldmark__452_331703710"/>
    <w:bookmarkEnd w:id="34"/>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604F2"/>
    <w:multiLevelType w:val="multilevel"/>
    <w:tmpl w:val="D96CC17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2023AE7"/>
    <w:multiLevelType w:val="multilevel"/>
    <w:tmpl w:val="DF0E9E3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02936329"/>
    <w:multiLevelType w:val="hybridMultilevel"/>
    <w:tmpl w:val="CA50E1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2C73853"/>
    <w:multiLevelType w:val="hybridMultilevel"/>
    <w:tmpl w:val="2EA0025C"/>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4" w15:restartNumberingAfterBreak="0">
    <w:nsid w:val="04BE2C28"/>
    <w:multiLevelType w:val="hybridMultilevel"/>
    <w:tmpl w:val="C6BA47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73E1815"/>
    <w:multiLevelType w:val="hybridMultilevel"/>
    <w:tmpl w:val="0A18BA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98F7565"/>
    <w:multiLevelType w:val="hybridMultilevel"/>
    <w:tmpl w:val="E774D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D5078DE"/>
    <w:multiLevelType w:val="multilevel"/>
    <w:tmpl w:val="5EEA956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0E701FC8"/>
    <w:multiLevelType w:val="hybridMultilevel"/>
    <w:tmpl w:val="EF16CB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2974E58"/>
    <w:multiLevelType w:val="hybridMultilevel"/>
    <w:tmpl w:val="A4A28D3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30F4FC5"/>
    <w:multiLevelType w:val="hybridMultilevel"/>
    <w:tmpl w:val="BEAAF5BE"/>
    <w:lvl w:ilvl="0" w:tplc="D0A875C6">
      <w:start w:val="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63814D8"/>
    <w:multiLevelType w:val="multilevel"/>
    <w:tmpl w:val="17546F30"/>
    <w:lvl w:ilvl="0">
      <w:start w:val="1"/>
      <w:numFmt w:val="lowerLetter"/>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17FD7598"/>
    <w:multiLevelType w:val="multilevel"/>
    <w:tmpl w:val="2290494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1F495BCD"/>
    <w:multiLevelType w:val="hybridMultilevel"/>
    <w:tmpl w:val="2124EC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8655BA8"/>
    <w:multiLevelType w:val="multilevel"/>
    <w:tmpl w:val="2EC468E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5" w15:restartNumberingAfterBreak="0">
    <w:nsid w:val="30A2638A"/>
    <w:multiLevelType w:val="hybridMultilevel"/>
    <w:tmpl w:val="FDB00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0A72631"/>
    <w:multiLevelType w:val="hybridMultilevel"/>
    <w:tmpl w:val="1E66705C"/>
    <w:lvl w:ilvl="0" w:tplc="04070017">
      <w:start w:val="1"/>
      <w:numFmt w:val="lowerLetter"/>
      <w:lvlText w:val="%1)"/>
      <w:lvlJc w:val="left"/>
      <w:pPr>
        <w:ind w:left="360" w:hanging="360"/>
      </w:pPr>
    </w:lvl>
    <w:lvl w:ilvl="1" w:tplc="04070017">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31B76EC0"/>
    <w:multiLevelType w:val="hybridMultilevel"/>
    <w:tmpl w:val="1C3A1C4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34542E78"/>
    <w:multiLevelType w:val="hybridMultilevel"/>
    <w:tmpl w:val="73BC767C"/>
    <w:lvl w:ilvl="0" w:tplc="C01EC80E">
      <w:start w:val="1"/>
      <w:numFmt w:val="decimal"/>
      <w:lvlText w:val="%1."/>
      <w:lvlJc w:val="left"/>
      <w:pPr>
        <w:tabs>
          <w:tab w:val="num" w:pos="284"/>
        </w:tabs>
        <w:ind w:left="284" w:hanging="284"/>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9" w15:restartNumberingAfterBreak="0">
    <w:nsid w:val="346D6C03"/>
    <w:multiLevelType w:val="hybridMultilevel"/>
    <w:tmpl w:val="E3B4F4F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88127E"/>
    <w:multiLevelType w:val="multilevel"/>
    <w:tmpl w:val="53E6FDC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3F957F95"/>
    <w:multiLevelType w:val="multilevel"/>
    <w:tmpl w:val="8A70698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3FCE0A28"/>
    <w:multiLevelType w:val="hybridMultilevel"/>
    <w:tmpl w:val="8014F6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F43166"/>
    <w:multiLevelType w:val="hybridMultilevel"/>
    <w:tmpl w:val="6A6C340C"/>
    <w:lvl w:ilvl="0" w:tplc="869204E4">
      <w:start w:val="1"/>
      <w:numFmt w:val="decimal"/>
      <w:lvlText w:val="%1."/>
      <w:lvlJc w:val="left"/>
      <w:pPr>
        <w:ind w:left="720" w:hanging="360"/>
      </w:pPr>
      <w:rPr>
        <w:b w:val="0"/>
      </w:rPr>
    </w:lvl>
    <w:lvl w:ilvl="1" w:tplc="29FCEBC0">
      <w:start w:val="1"/>
      <w:numFmt w:val="low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0075494"/>
    <w:multiLevelType w:val="multilevel"/>
    <w:tmpl w:val="EF46FD8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560E1406"/>
    <w:multiLevelType w:val="hybridMultilevel"/>
    <w:tmpl w:val="6A6C340C"/>
    <w:lvl w:ilvl="0" w:tplc="869204E4">
      <w:start w:val="1"/>
      <w:numFmt w:val="decimal"/>
      <w:lvlText w:val="%1."/>
      <w:lvlJc w:val="left"/>
      <w:pPr>
        <w:ind w:left="360" w:hanging="360"/>
      </w:pPr>
      <w:rPr>
        <w:b w:val="0"/>
      </w:rPr>
    </w:lvl>
    <w:lvl w:ilvl="1" w:tplc="29FCEBC0">
      <w:start w:val="1"/>
      <w:numFmt w:val="lowerLetter"/>
      <w:lvlText w:val="%2)"/>
      <w:lvlJc w:val="left"/>
      <w:pPr>
        <w:ind w:left="1080" w:hanging="360"/>
      </w:pPr>
      <w:rPr>
        <w:rFonts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57483508"/>
    <w:multiLevelType w:val="multilevel"/>
    <w:tmpl w:val="5CBAA37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574C573A"/>
    <w:multiLevelType w:val="hybridMultilevel"/>
    <w:tmpl w:val="1C16E3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82539A0"/>
    <w:multiLevelType w:val="hybridMultilevel"/>
    <w:tmpl w:val="0AAAA028"/>
    <w:lvl w:ilvl="0" w:tplc="04070017">
      <w:start w:val="1"/>
      <w:numFmt w:val="lowerLetter"/>
      <w:lvlText w:val="%1)"/>
      <w:lvlJc w:val="left"/>
      <w:pPr>
        <w:ind w:left="720" w:hanging="360"/>
      </w:pPr>
      <w:rPr>
        <w:b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D6545BD"/>
    <w:multiLevelType w:val="multilevel"/>
    <w:tmpl w:val="30D23B2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15:restartNumberingAfterBreak="0">
    <w:nsid w:val="660512B2"/>
    <w:multiLevelType w:val="multilevel"/>
    <w:tmpl w:val="E57EA28A"/>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1" w15:restartNumberingAfterBreak="0">
    <w:nsid w:val="67BF587C"/>
    <w:multiLevelType w:val="hybridMultilevel"/>
    <w:tmpl w:val="86061E4C"/>
    <w:lvl w:ilvl="0" w:tplc="869204E4">
      <w:start w:val="1"/>
      <w:numFmt w:val="decimal"/>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9D27D14"/>
    <w:multiLevelType w:val="hybridMultilevel"/>
    <w:tmpl w:val="527E33B6"/>
    <w:lvl w:ilvl="0" w:tplc="0407000F">
      <w:start w:val="1"/>
      <w:numFmt w:val="decimal"/>
      <w:lvlText w:val="%1."/>
      <w:lvlJc w:val="left"/>
      <w:pPr>
        <w:ind w:left="786" w:hanging="360"/>
      </w:p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33" w15:restartNumberingAfterBreak="0">
    <w:nsid w:val="6EC13A5C"/>
    <w:multiLevelType w:val="hybridMultilevel"/>
    <w:tmpl w:val="9EA46E1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727E2966"/>
    <w:multiLevelType w:val="hybridMultilevel"/>
    <w:tmpl w:val="F0DAA25C"/>
    <w:lvl w:ilvl="0" w:tplc="65FC02CE">
      <w:start w:val="1"/>
      <w:numFmt w:val="bullet"/>
      <w:lvlText w:val=""/>
      <w:lvlJc w:val="left"/>
      <w:pPr>
        <w:ind w:left="360" w:hanging="360"/>
      </w:pPr>
      <w:rPr>
        <w:rFonts w:ascii="Monotype Sorts" w:hAnsi="Monotype Sort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769C19E1"/>
    <w:multiLevelType w:val="hybridMultilevel"/>
    <w:tmpl w:val="EC2ACB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8B87434"/>
    <w:multiLevelType w:val="multilevel"/>
    <w:tmpl w:val="7764DCA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num w:numId="1">
    <w:abstractNumId w:val="29"/>
  </w:num>
  <w:num w:numId="2">
    <w:abstractNumId w:val="26"/>
  </w:num>
  <w:num w:numId="3">
    <w:abstractNumId w:val="20"/>
  </w:num>
  <w:num w:numId="4">
    <w:abstractNumId w:val="0"/>
  </w:num>
  <w:num w:numId="5">
    <w:abstractNumId w:val="21"/>
  </w:num>
  <w:num w:numId="6">
    <w:abstractNumId w:val="11"/>
  </w:num>
  <w:num w:numId="7">
    <w:abstractNumId w:val="24"/>
  </w:num>
  <w:num w:numId="8">
    <w:abstractNumId w:val="12"/>
  </w:num>
  <w:num w:numId="9">
    <w:abstractNumId w:val="36"/>
  </w:num>
  <w:num w:numId="10">
    <w:abstractNumId w:val="14"/>
  </w:num>
  <w:num w:numId="11">
    <w:abstractNumId w:val="30"/>
  </w:num>
  <w:num w:numId="12">
    <w:abstractNumId w:val="7"/>
  </w:num>
  <w:num w:numId="13">
    <w:abstractNumId w:val="6"/>
  </w:num>
  <w:num w:numId="14">
    <w:abstractNumId w:val="2"/>
  </w:num>
  <w:num w:numId="15">
    <w:abstractNumId w:val="4"/>
  </w:num>
  <w:num w:numId="16">
    <w:abstractNumId w:val="13"/>
  </w:num>
  <w:num w:numId="17">
    <w:abstractNumId w:val="35"/>
  </w:num>
  <w:num w:numId="18">
    <w:abstractNumId w:val="23"/>
  </w:num>
  <w:num w:numId="19">
    <w:abstractNumId w:val="5"/>
  </w:num>
  <w:num w:numId="20">
    <w:abstractNumId w:val="27"/>
  </w:num>
  <w:num w:numId="21">
    <w:abstractNumId w:val="28"/>
  </w:num>
  <w:num w:numId="22">
    <w:abstractNumId w:val="31"/>
  </w:num>
  <w:num w:numId="23">
    <w:abstractNumId w:val="18"/>
  </w:num>
  <w:num w:numId="24">
    <w:abstractNumId w:val="1"/>
  </w:num>
  <w:num w:numId="25">
    <w:abstractNumId w:val="22"/>
  </w:num>
  <w:num w:numId="26">
    <w:abstractNumId w:val="16"/>
  </w:num>
  <w:num w:numId="27">
    <w:abstractNumId w:val="9"/>
  </w:num>
  <w:num w:numId="28">
    <w:abstractNumId w:val="15"/>
  </w:num>
  <w:num w:numId="29">
    <w:abstractNumId w:val="3"/>
  </w:num>
  <w:num w:numId="30">
    <w:abstractNumId w:val="25"/>
  </w:num>
  <w:num w:numId="31">
    <w:abstractNumId w:val="10"/>
  </w:num>
  <w:num w:numId="32">
    <w:abstractNumId w:val="8"/>
  </w:num>
  <w:num w:numId="33">
    <w:abstractNumId w:val="34"/>
  </w:num>
  <w:num w:numId="34">
    <w:abstractNumId w:val="33"/>
  </w:num>
  <w:num w:numId="35">
    <w:abstractNumId w:val="17"/>
  </w:num>
  <w:num w:numId="36">
    <w:abstractNumId w:val="32"/>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2D8"/>
    <w:rsid w:val="00003AD5"/>
    <w:rsid w:val="00017A9D"/>
    <w:rsid w:val="00041BA6"/>
    <w:rsid w:val="0004412F"/>
    <w:rsid w:val="0006275C"/>
    <w:rsid w:val="000835C7"/>
    <w:rsid w:val="0009755C"/>
    <w:rsid w:val="000A1FA8"/>
    <w:rsid w:val="000B175C"/>
    <w:rsid w:val="000C7C14"/>
    <w:rsid w:val="000E2CA4"/>
    <w:rsid w:val="000F0E29"/>
    <w:rsid w:val="00107869"/>
    <w:rsid w:val="001311EF"/>
    <w:rsid w:val="0013684F"/>
    <w:rsid w:val="00171715"/>
    <w:rsid w:val="001765B1"/>
    <w:rsid w:val="001768E9"/>
    <w:rsid w:val="00177875"/>
    <w:rsid w:val="001803A3"/>
    <w:rsid w:val="001A5F70"/>
    <w:rsid w:val="001B2DC8"/>
    <w:rsid w:val="001B61BB"/>
    <w:rsid w:val="001B63C4"/>
    <w:rsid w:val="001C2B59"/>
    <w:rsid w:val="001F7CA5"/>
    <w:rsid w:val="00202154"/>
    <w:rsid w:val="002040A1"/>
    <w:rsid w:val="00205CAC"/>
    <w:rsid w:val="002129CF"/>
    <w:rsid w:val="0022020E"/>
    <w:rsid w:val="002246DC"/>
    <w:rsid w:val="00233AAD"/>
    <w:rsid w:val="00244982"/>
    <w:rsid w:val="00252759"/>
    <w:rsid w:val="00260AD2"/>
    <w:rsid w:val="00262B54"/>
    <w:rsid w:val="002635E8"/>
    <w:rsid w:val="002639C5"/>
    <w:rsid w:val="00271D1A"/>
    <w:rsid w:val="00272142"/>
    <w:rsid w:val="002A2E96"/>
    <w:rsid w:val="002B3B99"/>
    <w:rsid w:val="002B73DA"/>
    <w:rsid w:val="002C1C55"/>
    <w:rsid w:val="002D78B4"/>
    <w:rsid w:val="00315552"/>
    <w:rsid w:val="003162E7"/>
    <w:rsid w:val="003214F3"/>
    <w:rsid w:val="003301E1"/>
    <w:rsid w:val="00336971"/>
    <w:rsid w:val="003438BF"/>
    <w:rsid w:val="003541ED"/>
    <w:rsid w:val="00354A76"/>
    <w:rsid w:val="00355C58"/>
    <w:rsid w:val="0038099A"/>
    <w:rsid w:val="003A3BEC"/>
    <w:rsid w:val="003A686A"/>
    <w:rsid w:val="003B1E4E"/>
    <w:rsid w:val="003C541C"/>
    <w:rsid w:val="003D1676"/>
    <w:rsid w:val="003E1933"/>
    <w:rsid w:val="003E4179"/>
    <w:rsid w:val="003E5373"/>
    <w:rsid w:val="003F2413"/>
    <w:rsid w:val="003F553F"/>
    <w:rsid w:val="00400244"/>
    <w:rsid w:val="0041083F"/>
    <w:rsid w:val="00431F2A"/>
    <w:rsid w:val="004502FE"/>
    <w:rsid w:val="00453FF5"/>
    <w:rsid w:val="00454A31"/>
    <w:rsid w:val="00487EAA"/>
    <w:rsid w:val="004A7FD8"/>
    <w:rsid w:val="004E120A"/>
    <w:rsid w:val="004E22D0"/>
    <w:rsid w:val="004F0457"/>
    <w:rsid w:val="004F3564"/>
    <w:rsid w:val="005056A1"/>
    <w:rsid w:val="0050594D"/>
    <w:rsid w:val="00510811"/>
    <w:rsid w:val="0051448A"/>
    <w:rsid w:val="00516E8C"/>
    <w:rsid w:val="005170B7"/>
    <w:rsid w:val="005266DC"/>
    <w:rsid w:val="00530E1E"/>
    <w:rsid w:val="00536347"/>
    <w:rsid w:val="0053701C"/>
    <w:rsid w:val="00555808"/>
    <w:rsid w:val="00566D8E"/>
    <w:rsid w:val="005806D2"/>
    <w:rsid w:val="00581935"/>
    <w:rsid w:val="005A79A1"/>
    <w:rsid w:val="005B5A91"/>
    <w:rsid w:val="005C0D51"/>
    <w:rsid w:val="005D59E1"/>
    <w:rsid w:val="005D71D3"/>
    <w:rsid w:val="005E05D3"/>
    <w:rsid w:val="005F01A9"/>
    <w:rsid w:val="005F1C23"/>
    <w:rsid w:val="005F1CCC"/>
    <w:rsid w:val="005F3CF5"/>
    <w:rsid w:val="0060229A"/>
    <w:rsid w:val="006055F2"/>
    <w:rsid w:val="00610096"/>
    <w:rsid w:val="00627ADE"/>
    <w:rsid w:val="00632C78"/>
    <w:rsid w:val="00634ACB"/>
    <w:rsid w:val="0064588D"/>
    <w:rsid w:val="00645CB3"/>
    <w:rsid w:val="00646831"/>
    <w:rsid w:val="00652773"/>
    <w:rsid w:val="0067577A"/>
    <w:rsid w:val="00692E3D"/>
    <w:rsid w:val="00694FD2"/>
    <w:rsid w:val="006E381D"/>
    <w:rsid w:val="006E495B"/>
    <w:rsid w:val="006F64E1"/>
    <w:rsid w:val="0070276D"/>
    <w:rsid w:val="00703D28"/>
    <w:rsid w:val="00705D0B"/>
    <w:rsid w:val="00707793"/>
    <w:rsid w:val="007113A7"/>
    <w:rsid w:val="007224A5"/>
    <w:rsid w:val="00725CCB"/>
    <w:rsid w:val="007418A8"/>
    <w:rsid w:val="00750BBA"/>
    <w:rsid w:val="00762CEA"/>
    <w:rsid w:val="00772EA5"/>
    <w:rsid w:val="00775F3F"/>
    <w:rsid w:val="0078371A"/>
    <w:rsid w:val="007A788D"/>
    <w:rsid w:val="007B41FE"/>
    <w:rsid w:val="007B562F"/>
    <w:rsid w:val="007C1BC1"/>
    <w:rsid w:val="007C4992"/>
    <w:rsid w:val="007D6AB7"/>
    <w:rsid w:val="007E0B25"/>
    <w:rsid w:val="007E65FB"/>
    <w:rsid w:val="00811904"/>
    <w:rsid w:val="00831E6C"/>
    <w:rsid w:val="00836AA8"/>
    <w:rsid w:val="008466DD"/>
    <w:rsid w:val="00860DDA"/>
    <w:rsid w:val="00861371"/>
    <w:rsid w:val="0086222F"/>
    <w:rsid w:val="00867A77"/>
    <w:rsid w:val="0088141F"/>
    <w:rsid w:val="00884FB9"/>
    <w:rsid w:val="00896712"/>
    <w:rsid w:val="008B3E39"/>
    <w:rsid w:val="008B5E1E"/>
    <w:rsid w:val="008C2EE4"/>
    <w:rsid w:val="008C79BB"/>
    <w:rsid w:val="008E1FF2"/>
    <w:rsid w:val="008E4ED3"/>
    <w:rsid w:val="008F31C9"/>
    <w:rsid w:val="00902FD9"/>
    <w:rsid w:val="0092130E"/>
    <w:rsid w:val="00925569"/>
    <w:rsid w:val="0095068E"/>
    <w:rsid w:val="009527BA"/>
    <w:rsid w:val="00960BAE"/>
    <w:rsid w:val="00964125"/>
    <w:rsid w:val="0096637E"/>
    <w:rsid w:val="009812D8"/>
    <w:rsid w:val="009871F5"/>
    <w:rsid w:val="00987AA3"/>
    <w:rsid w:val="009C2DDE"/>
    <w:rsid w:val="009D6103"/>
    <w:rsid w:val="009E50EB"/>
    <w:rsid w:val="009F3059"/>
    <w:rsid w:val="00A00447"/>
    <w:rsid w:val="00A0491F"/>
    <w:rsid w:val="00A2218D"/>
    <w:rsid w:val="00A31B6E"/>
    <w:rsid w:val="00A40136"/>
    <w:rsid w:val="00A530C8"/>
    <w:rsid w:val="00A71465"/>
    <w:rsid w:val="00A7593B"/>
    <w:rsid w:val="00A76E87"/>
    <w:rsid w:val="00A8375A"/>
    <w:rsid w:val="00A855C6"/>
    <w:rsid w:val="00AA42CB"/>
    <w:rsid w:val="00AB3F06"/>
    <w:rsid w:val="00AC4956"/>
    <w:rsid w:val="00AD2116"/>
    <w:rsid w:val="00AE79FF"/>
    <w:rsid w:val="00AF0079"/>
    <w:rsid w:val="00AF2981"/>
    <w:rsid w:val="00B102A0"/>
    <w:rsid w:val="00B17239"/>
    <w:rsid w:val="00B555B5"/>
    <w:rsid w:val="00B849C0"/>
    <w:rsid w:val="00B97C9C"/>
    <w:rsid w:val="00BA25A5"/>
    <w:rsid w:val="00BA2BAA"/>
    <w:rsid w:val="00BA2D16"/>
    <w:rsid w:val="00BA6850"/>
    <w:rsid w:val="00BA7D20"/>
    <w:rsid w:val="00BC1C30"/>
    <w:rsid w:val="00BC7C83"/>
    <w:rsid w:val="00BE6ABE"/>
    <w:rsid w:val="00BF035F"/>
    <w:rsid w:val="00BF1AB3"/>
    <w:rsid w:val="00C05333"/>
    <w:rsid w:val="00C356AA"/>
    <w:rsid w:val="00C4104B"/>
    <w:rsid w:val="00C450EB"/>
    <w:rsid w:val="00C55FB0"/>
    <w:rsid w:val="00C6090F"/>
    <w:rsid w:val="00C645A1"/>
    <w:rsid w:val="00C65095"/>
    <w:rsid w:val="00CA4D91"/>
    <w:rsid w:val="00CA7537"/>
    <w:rsid w:val="00CB5473"/>
    <w:rsid w:val="00CB7904"/>
    <w:rsid w:val="00CC243A"/>
    <w:rsid w:val="00CF6A2A"/>
    <w:rsid w:val="00CF6AE8"/>
    <w:rsid w:val="00D0236B"/>
    <w:rsid w:val="00D16B67"/>
    <w:rsid w:val="00D22AAF"/>
    <w:rsid w:val="00D3722B"/>
    <w:rsid w:val="00D400AD"/>
    <w:rsid w:val="00D42207"/>
    <w:rsid w:val="00D438AA"/>
    <w:rsid w:val="00D57131"/>
    <w:rsid w:val="00D855AC"/>
    <w:rsid w:val="00D90039"/>
    <w:rsid w:val="00D90A2D"/>
    <w:rsid w:val="00D9476E"/>
    <w:rsid w:val="00DA328F"/>
    <w:rsid w:val="00DB53C0"/>
    <w:rsid w:val="00DC382C"/>
    <w:rsid w:val="00DE5E1B"/>
    <w:rsid w:val="00E02BF4"/>
    <w:rsid w:val="00E07F78"/>
    <w:rsid w:val="00E15DDE"/>
    <w:rsid w:val="00E25A29"/>
    <w:rsid w:val="00E37A33"/>
    <w:rsid w:val="00E40B6A"/>
    <w:rsid w:val="00E41275"/>
    <w:rsid w:val="00E53854"/>
    <w:rsid w:val="00E72D84"/>
    <w:rsid w:val="00E87EFF"/>
    <w:rsid w:val="00EA1BE3"/>
    <w:rsid w:val="00EA2B27"/>
    <w:rsid w:val="00EB7253"/>
    <w:rsid w:val="00EE6FE2"/>
    <w:rsid w:val="00F10AC0"/>
    <w:rsid w:val="00F149CC"/>
    <w:rsid w:val="00F24EEB"/>
    <w:rsid w:val="00F53FD9"/>
    <w:rsid w:val="00F70F9D"/>
    <w:rsid w:val="00F8164A"/>
    <w:rsid w:val="00F86D86"/>
    <w:rsid w:val="00F91ABE"/>
    <w:rsid w:val="00FA1F38"/>
    <w:rsid w:val="00FA799F"/>
    <w:rsid w:val="00FC0645"/>
    <w:rsid w:val="00FC1A0F"/>
    <w:rsid w:val="00FC1B68"/>
    <w:rsid w:val="00FC4735"/>
    <w:rsid w:val="00FC6AC3"/>
    <w:rsid w:val="00FE0BA5"/>
  </w:rsids>
  <m:mathPr>
    <m:mathFont m:val="Cambria Math"/>
    <m:brkBin m:val="before"/>
    <m:brkBinSub m:val="--"/>
    <m:smallFrac m:val="0"/>
    <m:dispDef/>
    <m:lMargin m:val="0"/>
    <m:rMargin m:val="0"/>
    <m:defJc m:val="centerGroup"/>
    <m:wrapIndent m:val="1440"/>
    <m:intLim m:val="subSup"/>
    <m:naryLim m:val="undOvr"/>
  </m:mathPr>
  <w:themeFontLang w:val="de-DE" w:eastAsia="ja-JP"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9F8496"/>
  <w15:docId w15:val="{4D5DC2AD-1E24-F045-8262-C0C0D9F9D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B61BB"/>
    <w:pPr>
      <w:spacing w:after="80" w:line="264" w:lineRule="auto"/>
      <w:jc w:val="both"/>
    </w:pPr>
    <w:rPr>
      <w:rFonts w:ascii="Arial" w:hAnsi="Arial" w:cs="Arial"/>
      <w:sz w:val="22"/>
      <w:szCs w:val="22"/>
    </w:rPr>
  </w:style>
  <w:style w:type="paragraph" w:styleId="berschrift1">
    <w:name w:val="heading 1"/>
    <w:basedOn w:val="Standard"/>
    <w:next w:val="Standard"/>
    <w:qFormat/>
    <w:rsid w:val="00224709"/>
    <w:pPr>
      <w:spacing w:before="240"/>
      <w:outlineLvl w:val="0"/>
    </w:pPr>
    <w:rPr>
      <w:b/>
      <w:iCs/>
      <w:sz w:val="26"/>
      <w:szCs w:val="26"/>
    </w:rPr>
  </w:style>
  <w:style w:type="paragraph" w:styleId="berschrift2">
    <w:name w:val="heading 2"/>
    <w:basedOn w:val="Standard"/>
    <w:next w:val="Standard"/>
    <w:qFormat/>
    <w:rsid w:val="00224709"/>
    <w:pPr>
      <w:keepNext/>
      <w:spacing w:before="120" w:line="240" w:lineRule="auto"/>
      <w:outlineLvl w:val="1"/>
    </w:pPr>
    <w:rPr>
      <w:b/>
    </w:rPr>
  </w:style>
  <w:style w:type="paragraph" w:styleId="berschrift3">
    <w:name w:val="heading 3"/>
    <w:basedOn w:val="berschrift2"/>
    <w:next w:val="Standard"/>
    <w:qFormat/>
    <w:rsid w:val="00D22AAF"/>
    <w:pPr>
      <w:spacing w:before="240"/>
      <w:outlineLvl w:val="2"/>
    </w:pPr>
    <w:rPr>
      <w:i/>
    </w:rPr>
  </w:style>
  <w:style w:type="paragraph" w:styleId="berschrift4">
    <w:name w:val="heading 4"/>
    <w:basedOn w:val="Standard"/>
    <w:next w:val="Standard"/>
    <w:qFormat/>
    <w:rsid w:val="00224709"/>
    <w:pPr>
      <w:keepNext/>
      <w:outlineLvl w:val="3"/>
    </w:pPr>
    <w:rPr>
      <w:rFonts w:ascii="Times New Roman" w:hAnsi="Times New Roman" w:cs="Times New Roman"/>
      <w:i/>
      <w:iCs/>
      <w:sz w:val="24"/>
      <w:szCs w:val="20"/>
    </w:rPr>
  </w:style>
  <w:style w:type="paragraph" w:styleId="berschrift5">
    <w:name w:val="heading 5"/>
    <w:basedOn w:val="Standard"/>
    <w:next w:val="Standard"/>
    <w:qFormat/>
    <w:rsid w:val="00224709"/>
    <w:pPr>
      <w:keepNext/>
      <w:outlineLvl w:val="4"/>
    </w:pPr>
    <w:rPr>
      <w:sz w:val="32"/>
    </w:rPr>
  </w:style>
  <w:style w:type="paragraph" w:styleId="berschrift6">
    <w:name w:val="heading 6"/>
    <w:basedOn w:val="Standard"/>
    <w:next w:val="Standard"/>
    <w:qFormat/>
    <w:rsid w:val="00224709"/>
    <w:pPr>
      <w:keepNext/>
      <w:outlineLvl w:val="5"/>
    </w:pPr>
    <w:rPr>
      <w:b/>
      <w:bCs/>
    </w:rPr>
  </w:style>
  <w:style w:type="paragraph" w:styleId="berschrift7">
    <w:name w:val="heading 7"/>
    <w:basedOn w:val="Standard"/>
    <w:next w:val="Standard"/>
    <w:link w:val="berschrift7Zchn"/>
    <w:uiPriority w:val="9"/>
    <w:semiHidden/>
    <w:unhideWhenUsed/>
    <w:qFormat/>
    <w:rsid w:val="00C6509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65095"/>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C6509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EmpfehlungenZchn">
    <w:name w:val="Empfehlungen Zchn"/>
    <w:link w:val="Empfehlungen"/>
    <w:qFormat/>
    <w:rsid w:val="00224709"/>
    <w:rPr>
      <w:rFonts w:ascii="Arial" w:hAnsi="Arial" w:cs="Arial"/>
      <w:i/>
      <w:sz w:val="22"/>
      <w:szCs w:val="22"/>
    </w:rPr>
  </w:style>
  <w:style w:type="character" w:customStyle="1" w:styleId="FunotentextZchn">
    <w:name w:val="Fußnotentext Zchn"/>
    <w:basedOn w:val="Absatz-Standardschriftart"/>
    <w:link w:val="Funotentext"/>
    <w:uiPriority w:val="99"/>
    <w:semiHidden/>
    <w:qFormat/>
    <w:rsid w:val="00FE6363"/>
    <w:rPr>
      <w:rFonts w:ascii="Arial" w:hAnsi="Arial" w:cs="Arial"/>
      <w:szCs w:val="22"/>
    </w:rPr>
  </w:style>
  <w:style w:type="character" w:customStyle="1" w:styleId="Funotenanker">
    <w:name w:val="Fußnotenanker"/>
    <w:rPr>
      <w:sz w:val="22"/>
      <w:szCs w:val="24"/>
      <w:vertAlign w:val="superscript"/>
    </w:rPr>
  </w:style>
  <w:style w:type="character" w:customStyle="1" w:styleId="FootnoteCharacters">
    <w:name w:val="Footnote Characters"/>
    <w:basedOn w:val="Absatz-Standardschriftart"/>
    <w:uiPriority w:val="99"/>
    <w:semiHidden/>
    <w:qFormat/>
    <w:rsid w:val="00EF6EB4"/>
    <w:rPr>
      <w:sz w:val="22"/>
      <w:szCs w:val="24"/>
      <w:vertAlign w:val="superscript"/>
    </w:rPr>
  </w:style>
  <w:style w:type="character" w:customStyle="1" w:styleId="KopfzeileZchn">
    <w:name w:val="Kopfzeile Zchn"/>
    <w:basedOn w:val="Absatz-Standardschriftart"/>
    <w:link w:val="Kopfzeile"/>
    <w:uiPriority w:val="99"/>
    <w:qFormat/>
    <w:rsid w:val="002B4A7F"/>
    <w:rPr>
      <w:rFonts w:ascii="Arial" w:hAnsi="Arial" w:cs="Arial"/>
      <w:szCs w:val="22"/>
    </w:rPr>
  </w:style>
  <w:style w:type="character" w:customStyle="1" w:styleId="FuzeileZchn">
    <w:name w:val="Fußzeile Zchn"/>
    <w:basedOn w:val="Absatz-Standardschriftart"/>
    <w:link w:val="Fuzeile"/>
    <w:uiPriority w:val="99"/>
    <w:qFormat/>
    <w:rsid w:val="001B61BB"/>
    <w:rPr>
      <w:rFonts w:ascii="Arial" w:hAnsi="Arial" w:cs="Arial"/>
      <w:sz w:val="16"/>
      <w:szCs w:val="22"/>
    </w:rPr>
  </w:style>
  <w:style w:type="character" w:styleId="Seitenzahl">
    <w:name w:val="page number"/>
    <w:basedOn w:val="Absatz-Standardschriftart"/>
    <w:uiPriority w:val="99"/>
    <w:semiHidden/>
    <w:unhideWhenUsed/>
    <w:qFormat/>
    <w:rsid w:val="00557CF1"/>
  </w:style>
  <w:style w:type="character" w:customStyle="1" w:styleId="KurzbeschreibungZchn">
    <w:name w:val="Kurzbeschreibung Zchn"/>
    <w:link w:val="Kurzbeschreibung"/>
    <w:qFormat/>
    <w:rsid w:val="001B61BB"/>
    <w:rPr>
      <w:rFonts w:cs="Arial"/>
      <w:sz w:val="22"/>
      <w:szCs w:val="22"/>
    </w:rPr>
  </w:style>
  <w:style w:type="character" w:customStyle="1" w:styleId="Kopfzeile1Zchn">
    <w:name w:val="Kopfzeile1 Zchn"/>
    <w:link w:val="Kopfzeile1"/>
    <w:qFormat/>
    <w:rsid w:val="001B61BB"/>
    <w:rPr>
      <w:rFonts w:ascii="Arial" w:hAnsi="Arial" w:cs="Arial"/>
      <w:sz w:val="16"/>
      <w:szCs w:val="22"/>
    </w:rPr>
  </w:style>
  <w:style w:type="character" w:customStyle="1" w:styleId="Kopfzeile2Zchn">
    <w:name w:val="Kopfzeile2 Zchn"/>
    <w:link w:val="Kopfzeile2"/>
    <w:qFormat/>
    <w:rsid w:val="00224709"/>
    <w:rPr>
      <w:rFonts w:ascii="Arial" w:hAnsi="Arial" w:cs="Arial"/>
      <w:i/>
      <w:sz w:val="24"/>
    </w:rPr>
  </w:style>
  <w:style w:type="character" w:customStyle="1" w:styleId="AutorZchn">
    <w:name w:val="Autor Zchn"/>
    <w:link w:val="Autor"/>
    <w:qFormat/>
    <w:rsid w:val="00224709"/>
    <w:rPr>
      <w:rFonts w:ascii="Arial" w:hAnsi="Arial" w:cs="Arial"/>
      <w:sz w:val="22"/>
      <w:szCs w:val="22"/>
    </w:rPr>
  </w:style>
  <w:style w:type="character" w:customStyle="1" w:styleId="Aufgabe1Zchn">
    <w:name w:val="Aufgabe1 Zchn"/>
    <w:link w:val="Aufgabe1"/>
    <w:qFormat/>
    <w:rsid w:val="00146C50"/>
    <w:rPr>
      <w:rFonts w:ascii="Arial" w:hAnsi="Arial" w:cs="Arial"/>
      <w:i/>
      <w:sz w:val="22"/>
      <w:szCs w:val="22"/>
    </w:rPr>
  </w:style>
  <w:style w:type="character" w:customStyle="1" w:styleId="Aufgabe2Zchn">
    <w:name w:val="Aufgabe2 Zchn"/>
    <w:basedOn w:val="Aufgabe1Zchn"/>
    <w:link w:val="Aufgabe2"/>
    <w:qFormat/>
    <w:rsid w:val="00146C50"/>
    <w:rPr>
      <w:rFonts w:ascii="Arial" w:hAnsi="Arial" w:cs="Arial"/>
      <w:i/>
      <w:sz w:val="22"/>
      <w:szCs w:val="22"/>
    </w:rPr>
  </w:style>
  <w:style w:type="character" w:customStyle="1" w:styleId="Tafel1Zchn">
    <w:name w:val="Tafel1 Zchn"/>
    <w:basedOn w:val="Absatz-Standardschriftart"/>
    <w:link w:val="Tafel1"/>
    <w:qFormat/>
    <w:rsid w:val="001B61BB"/>
    <w:rPr>
      <w:rFonts w:ascii="Liberation Serif" w:hAnsi="Liberation Serif" w:cs="Arial"/>
      <w:sz w:val="22"/>
      <w:szCs w:val="22"/>
    </w:rPr>
  </w:style>
  <w:style w:type="character" w:customStyle="1" w:styleId="LiteraturZchn">
    <w:name w:val="Literatur Zchn"/>
    <w:basedOn w:val="Absatz-Standardschriftart"/>
    <w:link w:val="Literatur"/>
    <w:qFormat/>
    <w:rsid w:val="001B61BB"/>
    <w:rPr>
      <w:rFonts w:ascii="Liberation Serif" w:hAnsi="Liberation Serif" w:cs="Arial"/>
      <w:sz w:val="22"/>
      <w:szCs w:val="22"/>
    </w:rPr>
  </w:style>
  <w:style w:type="character" w:customStyle="1" w:styleId="Tafel2Zchn">
    <w:name w:val="Tafel2 Zchn"/>
    <w:basedOn w:val="Tafel1Zchn"/>
    <w:link w:val="Tafel2"/>
    <w:qFormat/>
    <w:rsid w:val="00224709"/>
    <w:rPr>
      <w:rFonts w:ascii="Liberation Serif" w:hAnsi="Liberation Serif" w:cs="Arial"/>
      <w:sz w:val="22"/>
      <w:szCs w:val="22"/>
    </w:rPr>
  </w:style>
  <w:style w:type="character" w:customStyle="1" w:styleId="Diagnosebogen1Zchn">
    <w:name w:val="Diagnosebogen1 Zchn"/>
    <w:link w:val="Diagnosebogen1"/>
    <w:qFormat/>
    <w:rsid w:val="001B61BB"/>
    <w:rPr>
      <w:rFonts w:ascii="Arial" w:hAnsi="Arial" w:cs="Arial"/>
      <w:szCs w:val="22"/>
    </w:rPr>
  </w:style>
  <w:style w:type="character" w:customStyle="1" w:styleId="Aufgabe3Zchn">
    <w:name w:val="Aufgabe3 Zchn"/>
    <w:link w:val="Aufgabe3"/>
    <w:qFormat/>
    <w:rsid w:val="00224709"/>
    <w:rPr>
      <w:rFonts w:ascii="Arial" w:hAnsi="Arial" w:cs="Arial"/>
      <w:sz w:val="22"/>
      <w:szCs w:val="22"/>
    </w:rPr>
  </w:style>
  <w:style w:type="character" w:customStyle="1" w:styleId="Betont">
    <w:name w:val="Betont"/>
    <w:uiPriority w:val="20"/>
    <w:qFormat/>
    <w:rsid w:val="00224709"/>
    <w:rPr>
      <w:i/>
      <w:iCs/>
    </w:rPr>
  </w:style>
  <w:style w:type="character" w:styleId="SchwacheHervorhebung">
    <w:name w:val="Subtle Emphasis"/>
    <w:uiPriority w:val="19"/>
    <w:qFormat/>
    <w:rsid w:val="00224709"/>
    <w:rPr>
      <w:i/>
      <w:iCs/>
      <w:color w:val="808080"/>
    </w:rPr>
  </w:style>
  <w:style w:type="character" w:customStyle="1" w:styleId="TitelZchn">
    <w:name w:val="Titel Zchn"/>
    <w:basedOn w:val="Absatz-Standardschriftart"/>
    <w:link w:val="Titel"/>
    <w:uiPriority w:val="10"/>
    <w:qFormat/>
    <w:rsid w:val="00C67AE9"/>
    <w:rPr>
      <w:rFonts w:asciiTheme="majorHAnsi" w:eastAsiaTheme="majorEastAsia" w:hAnsiTheme="majorHAnsi" w:cstheme="majorBidi"/>
      <w:b/>
      <w:bCs/>
      <w:kern w:val="2"/>
      <w:sz w:val="32"/>
      <w:szCs w:val="32"/>
    </w:rPr>
  </w:style>
  <w:style w:type="character" w:customStyle="1" w:styleId="Internetverknpfung">
    <w:name w:val="Internetverknüpfung"/>
    <w:basedOn w:val="Absatz-Standardschriftart"/>
    <w:uiPriority w:val="99"/>
    <w:unhideWhenUsed/>
    <w:rsid w:val="00C67AE9"/>
    <w:rPr>
      <w:color w:val="auto"/>
      <w:u w:val="none"/>
    </w:rPr>
  </w:style>
  <w:style w:type="character" w:customStyle="1" w:styleId="OrientierungsleisteZchn">
    <w:name w:val="Orientierungsleiste Zchn"/>
    <w:basedOn w:val="Absatz-Standardschriftart"/>
    <w:link w:val="Orientierungsleiste"/>
    <w:qFormat/>
    <w:rsid w:val="001B61BB"/>
    <w:rPr>
      <w:rFonts w:ascii="Calibri Light" w:hAnsi="Calibri Light" w:cs="Arial"/>
      <w:sz w:val="18"/>
    </w:rPr>
  </w:style>
  <w:style w:type="character" w:styleId="Platzhaltertext">
    <w:name w:val="Placeholder Text"/>
    <w:basedOn w:val="Absatz-Standardschriftart"/>
    <w:uiPriority w:val="99"/>
    <w:semiHidden/>
    <w:qFormat/>
    <w:rsid w:val="00B3084B"/>
    <w:rPr>
      <w:color w:val="808080"/>
    </w:rPr>
  </w:style>
  <w:style w:type="character" w:customStyle="1" w:styleId="SprechblasentextZchn">
    <w:name w:val="Sprechblasentext Zchn"/>
    <w:basedOn w:val="Absatz-Standardschriftart"/>
    <w:link w:val="Sprechblasentext"/>
    <w:uiPriority w:val="99"/>
    <w:semiHidden/>
    <w:qFormat/>
    <w:rsid w:val="00B3084B"/>
    <w:rPr>
      <w:rFonts w:ascii="Tahoma" w:hAnsi="Tahoma" w:cs="Tahoma"/>
      <w:sz w:val="16"/>
      <w:szCs w:val="16"/>
    </w:rPr>
  </w:style>
  <w:style w:type="character" w:styleId="IntensiveHervorhebung">
    <w:name w:val="Intense Emphasis"/>
    <w:basedOn w:val="Absatz-Standardschriftart"/>
    <w:uiPriority w:val="21"/>
    <w:qFormat/>
    <w:rsid w:val="00CE2815"/>
    <w:rPr>
      <w:b/>
      <w:bCs/>
      <w:i/>
      <w:iCs/>
      <w:color w:val="4F81BD" w:themeColor="accent1"/>
    </w:rPr>
  </w:style>
  <w:style w:type="character" w:customStyle="1" w:styleId="UntertitelZchn">
    <w:name w:val="Untertitel Zchn"/>
    <w:basedOn w:val="Absatz-Standardschriftart"/>
    <w:link w:val="Untertitel"/>
    <w:uiPriority w:val="11"/>
    <w:qFormat/>
    <w:rsid w:val="007929A4"/>
    <w:rPr>
      <w:rFonts w:asciiTheme="majorHAnsi" w:eastAsiaTheme="majorEastAsia" w:hAnsiTheme="majorHAnsi" w:cstheme="majorBidi"/>
      <w:i/>
      <w:iCs/>
      <w:color w:val="4F81BD" w:themeColor="accent1"/>
      <w:spacing w:val="15"/>
      <w:sz w:val="24"/>
      <w:szCs w:val="24"/>
    </w:rPr>
  </w:style>
  <w:style w:type="character" w:styleId="BesuchterLink">
    <w:name w:val="FollowedHyperlink"/>
    <w:basedOn w:val="Absatz-Standardschriftart"/>
    <w:uiPriority w:val="99"/>
    <w:semiHidden/>
    <w:unhideWhenUsed/>
    <w:qFormat/>
    <w:rsid w:val="009812AE"/>
    <w:rPr>
      <w:color w:val="800080" w:themeColor="followedHyperlink"/>
      <w:u w:val="single"/>
    </w:rPr>
  </w:style>
  <w:style w:type="paragraph" w:customStyle="1" w:styleId="CitaviBibliographyEntry">
    <w:name w:val="Citavi Bibliography Entry"/>
    <w:basedOn w:val="Standard"/>
    <w:link w:val="CitaviBibliographyEntryZchn"/>
    <w:rsid w:val="00C65095"/>
    <w:pPr>
      <w:tabs>
        <w:tab w:val="left" w:pos="283"/>
      </w:tabs>
      <w:spacing w:after="120"/>
      <w:ind w:left="283" w:hanging="283"/>
      <w:jc w:val="left"/>
    </w:pPr>
  </w:style>
  <w:style w:type="character" w:customStyle="1" w:styleId="CitaviBibliographyEntryZchn">
    <w:name w:val="Citavi Bibliography Entry Zchn"/>
    <w:basedOn w:val="Absatz-Standardschriftart"/>
    <w:link w:val="CitaviBibliographyEntry"/>
    <w:rsid w:val="00C65095"/>
    <w:rPr>
      <w:rFonts w:ascii="Arial" w:hAnsi="Arial" w:cs="Arial"/>
      <w:sz w:val="22"/>
      <w:szCs w:val="22"/>
    </w:rPr>
  </w:style>
  <w:style w:type="paragraph" w:customStyle="1" w:styleId="CitaviBibliographyHeading">
    <w:name w:val="Citavi Bibliography Heading"/>
    <w:basedOn w:val="berschrift1"/>
    <w:link w:val="CitaviBibliographyHeadingZchn"/>
    <w:rsid w:val="00C65095"/>
    <w:pPr>
      <w:jc w:val="left"/>
    </w:pPr>
  </w:style>
  <w:style w:type="character" w:customStyle="1" w:styleId="CitaviBibliographyHeadingZchn">
    <w:name w:val="Citavi Bibliography Heading Zchn"/>
    <w:basedOn w:val="Absatz-Standardschriftart"/>
    <w:link w:val="CitaviBibliographyHeading"/>
    <w:rsid w:val="00C65095"/>
    <w:rPr>
      <w:rFonts w:ascii="Arial" w:hAnsi="Arial" w:cs="Arial"/>
      <w:b/>
      <w:iCs/>
      <w:sz w:val="26"/>
      <w:szCs w:val="26"/>
    </w:rPr>
  </w:style>
  <w:style w:type="paragraph" w:customStyle="1" w:styleId="CitaviBibliographySubheading1">
    <w:name w:val="Citavi Bibliography Subheading 1"/>
    <w:basedOn w:val="berschrift2"/>
    <w:link w:val="CitaviBibliographySubheading1Zchn"/>
    <w:rsid w:val="00C65095"/>
    <w:pPr>
      <w:jc w:val="left"/>
      <w:outlineLvl w:val="9"/>
    </w:pPr>
  </w:style>
  <w:style w:type="character" w:customStyle="1" w:styleId="CitaviBibliographySubheading1Zchn">
    <w:name w:val="Citavi Bibliography Subheading 1 Zchn"/>
    <w:basedOn w:val="Absatz-Standardschriftart"/>
    <w:link w:val="CitaviBibliographySubheading1"/>
    <w:rsid w:val="00C65095"/>
    <w:rPr>
      <w:rFonts w:ascii="Arial" w:hAnsi="Arial" w:cs="Arial"/>
      <w:b/>
      <w:sz w:val="22"/>
      <w:szCs w:val="22"/>
    </w:rPr>
  </w:style>
  <w:style w:type="paragraph" w:customStyle="1" w:styleId="CitaviBibliographySubheading2">
    <w:name w:val="Citavi Bibliography Subheading 2"/>
    <w:basedOn w:val="berschrift3"/>
    <w:link w:val="CitaviBibliographySubheading2Zchn"/>
    <w:rsid w:val="00C65095"/>
    <w:pPr>
      <w:jc w:val="left"/>
      <w:outlineLvl w:val="9"/>
    </w:pPr>
  </w:style>
  <w:style w:type="character" w:customStyle="1" w:styleId="CitaviBibliographySubheading2Zchn">
    <w:name w:val="Citavi Bibliography Subheading 2 Zchn"/>
    <w:basedOn w:val="Absatz-Standardschriftart"/>
    <w:link w:val="CitaviBibliographySubheading2"/>
    <w:rsid w:val="00C65095"/>
    <w:rPr>
      <w:rFonts w:ascii="Arial" w:hAnsi="Arial" w:cs="Arial"/>
      <w:b/>
      <w:i/>
      <w:sz w:val="22"/>
      <w:szCs w:val="22"/>
    </w:rPr>
  </w:style>
  <w:style w:type="paragraph" w:customStyle="1" w:styleId="CitaviBibliographySubheading3">
    <w:name w:val="Citavi Bibliography Subheading 3"/>
    <w:basedOn w:val="berschrift4"/>
    <w:link w:val="CitaviBibliographySubheading3Zchn"/>
    <w:rsid w:val="00C65095"/>
    <w:pPr>
      <w:jc w:val="left"/>
      <w:outlineLvl w:val="9"/>
    </w:pPr>
  </w:style>
  <w:style w:type="character" w:customStyle="1" w:styleId="CitaviBibliographySubheading3Zchn">
    <w:name w:val="Citavi Bibliography Subheading 3 Zchn"/>
    <w:basedOn w:val="Absatz-Standardschriftart"/>
    <w:link w:val="CitaviBibliographySubheading3"/>
    <w:rsid w:val="00C65095"/>
    <w:rPr>
      <w:i/>
      <w:iCs/>
      <w:sz w:val="24"/>
    </w:rPr>
  </w:style>
  <w:style w:type="paragraph" w:customStyle="1" w:styleId="CitaviBibliographySubheading4">
    <w:name w:val="Citavi Bibliography Subheading 4"/>
    <w:basedOn w:val="berschrift5"/>
    <w:link w:val="CitaviBibliographySubheading4Zchn"/>
    <w:rsid w:val="00C65095"/>
    <w:pPr>
      <w:jc w:val="left"/>
      <w:outlineLvl w:val="9"/>
    </w:pPr>
  </w:style>
  <w:style w:type="character" w:customStyle="1" w:styleId="CitaviBibliographySubheading4Zchn">
    <w:name w:val="Citavi Bibliography Subheading 4 Zchn"/>
    <w:basedOn w:val="Absatz-Standardschriftart"/>
    <w:link w:val="CitaviBibliographySubheading4"/>
    <w:rsid w:val="00C65095"/>
    <w:rPr>
      <w:rFonts w:ascii="Arial" w:hAnsi="Arial" w:cs="Arial"/>
      <w:sz w:val="32"/>
      <w:szCs w:val="22"/>
    </w:rPr>
  </w:style>
  <w:style w:type="paragraph" w:customStyle="1" w:styleId="CitaviBibliographySubheading5">
    <w:name w:val="Citavi Bibliography Subheading 5"/>
    <w:basedOn w:val="berschrift6"/>
    <w:link w:val="CitaviBibliographySubheading5Zchn"/>
    <w:rsid w:val="00C65095"/>
    <w:pPr>
      <w:outlineLvl w:val="9"/>
    </w:pPr>
  </w:style>
  <w:style w:type="character" w:customStyle="1" w:styleId="CitaviBibliographySubheading5Zchn">
    <w:name w:val="Citavi Bibliography Subheading 5 Zchn"/>
    <w:basedOn w:val="Absatz-Standardschriftart"/>
    <w:link w:val="CitaviBibliographySubheading5"/>
    <w:rsid w:val="00C65095"/>
    <w:rPr>
      <w:rFonts w:ascii="Arial" w:hAnsi="Arial" w:cs="Arial"/>
      <w:b/>
      <w:bCs/>
      <w:sz w:val="22"/>
      <w:szCs w:val="22"/>
    </w:rPr>
  </w:style>
  <w:style w:type="paragraph" w:customStyle="1" w:styleId="CitaviBibliographySubheading6">
    <w:name w:val="Citavi Bibliography Subheading 6"/>
    <w:basedOn w:val="berschrift7"/>
    <w:link w:val="CitaviBibliographySubheading6Zchn"/>
    <w:rsid w:val="00C65095"/>
    <w:pPr>
      <w:outlineLvl w:val="9"/>
    </w:pPr>
  </w:style>
  <w:style w:type="character" w:customStyle="1" w:styleId="CitaviBibliographySubheading6Zchn">
    <w:name w:val="Citavi Bibliography Subheading 6 Zchn"/>
    <w:basedOn w:val="Absatz-Standardschriftart"/>
    <w:link w:val="CitaviBibliographySubheading6"/>
    <w:rsid w:val="00C65095"/>
    <w:rPr>
      <w:rFonts w:asciiTheme="majorHAnsi" w:eastAsiaTheme="majorEastAsia" w:hAnsiTheme="majorHAnsi" w:cstheme="majorBidi"/>
      <w:i/>
      <w:iCs/>
      <w:color w:val="404040" w:themeColor="text1" w:themeTint="BF"/>
      <w:sz w:val="22"/>
      <w:szCs w:val="22"/>
    </w:rPr>
  </w:style>
  <w:style w:type="character" w:customStyle="1" w:styleId="berschrift7Zchn">
    <w:name w:val="Überschrift 7 Zchn"/>
    <w:basedOn w:val="Absatz-Standardschriftart"/>
    <w:link w:val="berschrift7"/>
    <w:uiPriority w:val="9"/>
    <w:semiHidden/>
    <w:rsid w:val="00C65095"/>
    <w:rPr>
      <w:rFonts w:asciiTheme="majorHAnsi" w:eastAsiaTheme="majorEastAsia" w:hAnsiTheme="majorHAnsi" w:cstheme="majorBidi"/>
      <w:i/>
      <w:iCs/>
      <w:color w:val="404040" w:themeColor="text1" w:themeTint="BF"/>
      <w:sz w:val="22"/>
      <w:szCs w:val="22"/>
    </w:rPr>
  </w:style>
  <w:style w:type="paragraph" w:customStyle="1" w:styleId="CitaviBibliographySubheading7">
    <w:name w:val="Citavi Bibliography Subheading 7"/>
    <w:basedOn w:val="berschrift8"/>
    <w:link w:val="CitaviBibliographySubheading7Zchn"/>
    <w:rsid w:val="00C65095"/>
    <w:pPr>
      <w:outlineLvl w:val="9"/>
    </w:pPr>
  </w:style>
  <w:style w:type="character" w:customStyle="1" w:styleId="CitaviBibliographySubheading7Zchn">
    <w:name w:val="Citavi Bibliography Subheading 7 Zchn"/>
    <w:basedOn w:val="Absatz-Standardschriftart"/>
    <w:link w:val="CitaviBibliographySubheading7"/>
    <w:rsid w:val="00C65095"/>
    <w:rPr>
      <w:rFonts w:asciiTheme="majorHAnsi" w:eastAsiaTheme="majorEastAsia" w:hAnsiTheme="majorHAnsi" w:cstheme="majorBidi"/>
      <w:color w:val="404040" w:themeColor="text1" w:themeTint="BF"/>
    </w:rPr>
  </w:style>
  <w:style w:type="character" w:customStyle="1" w:styleId="berschrift8Zchn">
    <w:name w:val="Überschrift 8 Zchn"/>
    <w:basedOn w:val="Absatz-Standardschriftart"/>
    <w:link w:val="berschrift8"/>
    <w:uiPriority w:val="9"/>
    <w:semiHidden/>
    <w:rsid w:val="00C65095"/>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berschrift9"/>
    <w:link w:val="CitaviBibliographySubheading8Zchn"/>
    <w:rsid w:val="00C65095"/>
    <w:pPr>
      <w:outlineLvl w:val="9"/>
    </w:pPr>
  </w:style>
  <w:style w:type="character" w:customStyle="1" w:styleId="CitaviBibliographySubheading8Zchn">
    <w:name w:val="Citavi Bibliography Subheading 8 Zchn"/>
    <w:basedOn w:val="Absatz-Standardschriftart"/>
    <w:link w:val="CitaviBibliographySubheading8"/>
    <w:rsid w:val="00C65095"/>
    <w:rPr>
      <w:rFonts w:asciiTheme="majorHAnsi" w:eastAsiaTheme="majorEastAsia" w:hAnsiTheme="majorHAnsi" w:cstheme="majorBidi"/>
      <w:i/>
      <w:iCs/>
      <w:color w:val="404040" w:themeColor="text1" w:themeTint="BF"/>
    </w:rPr>
  </w:style>
  <w:style w:type="character" w:customStyle="1" w:styleId="berschrift9Zchn">
    <w:name w:val="Überschrift 9 Zchn"/>
    <w:basedOn w:val="Absatz-Standardschriftart"/>
    <w:link w:val="berschrift9"/>
    <w:uiPriority w:val="9"/>
    <w:semiHidden/>
    <w:rsid w:val="00C65095"/>
    <w:rPr>
      <w:rFonts w:asciiTheme="majorHAnsi" w:eastAsiaTheme="majorEastAsia" w:hAnsiTheme="majorHAnsi" w:cstheme="majorBidi"/>
      <w:i/>
      <w:iCs/>
      <w:color w:val="404040" w:themeColor="text1" w:themeTint="BF"/>
    </w:rPr>
  </w:style>
  <w:style w:type="character" w:styleId="Funotenzeichen">
    <w:name w:val="footnote reference"/>
    <w:qFormat/>
    <w:rsid w:val="00860DDA"/>
    <w:rPr>
      <w:vertAlign w:val="superscript"/>
    </w:rPr>
  </w:style>
  <w:style w:type="character" w:customStyle="1" w:styleId="Endnotenanker">
    <w:name w:val="Endnotenanker"/>
    <w:rPr>
      <w:vertAlign w:val="superscript"/>
    </w:rPr>
  </w:style>
  <w:style w:type="character" w:styleId="Endnotenzeichen">
    <w:name w:val="endnote reference"/>
    <w:qFormat/>
  </w:style>
  <w:style w:type="paragraph" w:customStyle="1" w:styleId="berschrift">
    <w:name w:val="Überschrift"/>
    <w:basedOn w:val="Standard"/>
    <w:next w:val="Textkrper"/>
    <w:qFormat/>
    <w:pPr>
      <w:keepNext/>
      <w:spacing w:before="240" w:after="120"/>
    </w:pPr>
    <w:rPr>
      <w:rFonts w:ascii="Liberation Sans" w:eastAsia="PingFang SC" w:hAnsi="Liberation Sans" w:cs="Arial Unicode MS"/>
      <w:sz w:val="28"/>
      <w:szCs w:val="28"/>
    </w:rPr>
  </w:style>
  <w:style w:type="paragraph" w:styleId="Textkrper">
    <w:name w:val="Body Text"/>
    <w:basedOn w:val="Standard"/>
    <w:pPr>
      <w:spacing w:after="140" w:line="276" w:lineRule="auto"/>
    </w:pPr>
  </w:style>
  <w:style w:type="paragraph" w:styleId="Liste">
    <w:name w:val="List"/>
    <w:basedOn w:val="Textkrper"/>
    <w:rPr>
      <w:rFonts w:cs="Arial Unicode MS"/>
    </w:rPr>
  </w:style>
  <w:style w:type="paragraph" w:styleId="Beschriftung">
    <w:name w:val="caption"/>
    <w:basedOn w:val="Standard"/>
    <w:next w:val="Standard"/>
    <w:uiPriority w:val="35"/>
    <w:unhideWhenUsed/>
    <w:qFormat/>
    <w:rsid w:val="001B61BB"/>
    <w:pPr>
      <w:jc w:val="center"/>
    </w:pPr>
    <w:rPr>
      <w:rFonts w:cs="Times New Roman"/>
      <w:i/>
      <w:iCs/>
      <w:sz w:val="20"/>
      <w:szCs w:val="20"/>
    </w:rPr>
  </w:style>
  <w:style w:type="paragraph" w:customStyle="1" w:styleId="Verzeichnis">
    <w:name w:val="Verzeichnis"/>
    <w:basedOn w:val="Standard"/>
    <w:qFormat/>
    <w:pPr>
      <w:suppressLineNumbers/>
    </w:pPr>
    <w:rPr>
      <w:rFonts w:cs="Arial Unicode MS"/>
    </w:rPr>
  </w:style>
  <w:style w:type="paragraph" w:customStyle="1" w:styleId="Empfehlungen">
    <w:name w:val="Empfehlungen"/>
    <w:basedOn w:val="Standard"/>
    <w:link w:val="EmpfehlungenZchn"/>
    <w:qFormat/>
    <w:rsid w:val="00224709"/>
    <w:rPr>
      <w:i/>
    </w:rPr>
  </w:style>
  <w:style w:type="paragraph" w:styleId="Funotentext">
    <w:name w:val="footnote text"/>
    <w:basedOn w:val="Standard"/>
    <w:link w:val="FunotentextZchn"/>
    <w:uiPriority w:val="99"/>
    <w:semiHidden/>
    <w:rsid w:val="00FE6363"/>
    <w:pPr>
      <w:jc w:val="left"/>
    </w:pPr>
    <w:rPr>
      <w:sz w:val="20"/>
    </w:rPr>
  </w:style>
  <w:style w:type="paragraph" w:styleId="Kopfzeile">
    <w:name w:val="header"/>
    <w:basedOn w:val="Standard"/>
    <w:link w:val="KopfzeileZchn"/>
    <w:uiPriority w:val="99"/>
    <w:unhideWhenUsed/>
    <w:rsid w:val="002B4A7F"/>
    <w:pPr>
      <w:tabs>
        <w:tab w:val="center" w:pos="4536"/>
        <w:tab w:val="right" w:pos="9072"/>
      </w:tabs>
    </w:pPr>
    <w:rPr>
      <w:sz w:val="20"/>
    </w:rPr>
  </w:style>
  <w:style w:type="paragraph" w:styleId="Fuzeile">
    <w:name w:val="footer"/>
    <w:basedOn w:val="Standard"/>
    <w:link w:val="FuzeileZchn"/>
    <w:uiPriority w:val="99"/>
    <w:unhideWhenUsed/>
    <w:rsid w:val="001B61BB"/>
    <w:pPr>
      <w:tabs>
        <w:tab w:val="center" w:pos="4536"/>
        <w:tab w:val="right" w:pos="8789"/>
      </w:tabs>
    </w:pPr>
    <w:rPr>
      <w:sz w:val="16"/>
    </w:rPr>
  </w:style>
  <w:style w:type="paragraph" w:styleId="StandardWeb">
    <w:name w:val="Normal (Web)"/>
    <w:basedOn w:val="Standard"/>
    <w:uiPriority w:val="99"/>
    <w:semiHidden/>
    <w:unhideWhenUsed/>
    <w:qFormat/>
    <w:rsid w:val="00FB485E"/>
    <w:pPr>
      <w:spacing w:beforeAutospacing="1" w:afterAutospacing="1"/>
      <w:jc w:val="left"/>
    </w:pPr>
    <w:rPr>
      <w:rFonts w:ascii="Times" w:eastAsiaTheme="minorEastAsia" w:hAnsi="Times"/>
      <w:sz w:val="20"/>
    </w:rPr>
  </w:style>
  <w:style w:type="paragraph" w:styleId="Listenabsatz">
    <w:name w:val="List Paragraph"/>
    <w:basedOn w:val="Standard"/>
    <w:uiPriority w:val="34"/>
    <w:qFormat/>
    <w:rsid w:val="00DB5E36"/>
    <w:pPr>
      <w:ind w:left="708"/>
    </w:pPr>
  </w:style>
  <w:style w:type="paragraph" w:customStyle="1" w:styleId="Kurzbeschreibung">
    <w:name w:val="Kurzbeschreibung"/>
    <w:basedOn w:val="Standard"/>
    <w:link w:val="KurzbeschreibungZchn"/>
    <w:qFormat/>
    <w:rsid w:val="001B61BB"/>
    <w:pPr>
      <w:pBdr>
        <w:top w:val="single" w:sz="4" w:space="1" w:color="000000"/>
        <w:left w:val="single" w:sz="4" w:space="4" w:color="000000"/>
        <w:bottom w:val="single" w:sz="4" w:space="1" w:color="000000"/>
        <w:right w:val="single" w:sz="4" w:space="4" w:color="000000"/>
      </w:pBdr>
    </w:pPr>
    <w:rPr>
      <w:rFonts w:ascii="Times New Roman" w:hAnsi="Times New Roman"/>
    </w:rPr>
  </w:style>
  <w:style w:type="paragraph" w:customStyle="1" w:styleId="Kopfzeile1">
    <w:name w:val="Kopfzeile1"/>
    <w:basedOn w:val="Kopfzeile"/>
    <w:link w:val="Kopfzeile1Zchn"/>
    <w:qFormat/>
    <w:rsid w:val="001B61BB"/>
    <w:pPr>
      <w:tabs>
        <w:tab w:val="clear" w:pos="9072"/>
        <w:tab w:val="right" w:pos="8789"/>
      </w:tabs>
    </w:pPr>
    <w:rPr>
      <w:sz w:val="16"/>
    </w:rPr>
  </w:style>
  <w:style w:type="paragraph" w:customStyle="1" w:styleId="Kopfzeile2">
    <w:name w:val="Kopfzeile2"/>
    <w:basedOn w:val="Kopfzeile"/>
    <w:link w:val="Kopfzeile2Zchn"/>
    <w:qFormat/>
    <w:rsid w:val="00224709"/>
    <w:pPr>
      <w:spacing w:after="0" w:line="240" w:lineRule="auto"/>
    </w:pPr>
    <w:rPr>
      <w:i/>
      <w:sz w:val="24"/>
      <w:szCs w:val="20"/>
    </w:rPr>
  </w:style>
  <w:style w:type="paragraph" w:customStyle="1" w:styleId="Autor">
    <w:name w:val="Autor"/>
    <w:basedOn w:val="Standard"/>
    <w:link w:val="AutorZchn"/>
    <w:qFormat/>
    <w:rsid w:val="00224709"/>
    <w:pPr>
      <w:spacing w:after="0" w:line="240" w:lineRule="auto"/>
    </w:pPr>
  </w:style>
  <w:style w:type="paragraph" w:customStyle="1" w:styleId="Aufgabe1">
    <w:name w:val="Aufgabe1"/>
    <w:basedOn w:val="Standard"/>
    <w:link w:val="Aufgabe1Zchn"/>
    <w:qFormat/>
    <w:rsid w:val="00146C50"/>
    <w:pPr>
      <w:tabs>
        <w:tab w:val="left" w:pos="426"/>
      </w:tabs>
      <w:spacing w:line="240" w:lineRule="auto"/>
      <w:ind w:left="425" w:hanging="425"/>
      <w:jc w:val="left"/>
    </w:pPr>
    <w:rPr>
      <w:i/>
    </w:rPr>
  </w:style>
  <w:style w:type="paragraph" w:customStyle="1" w:styleId="Aufgabe2">
    <w:name w:val="Aufgabe2"/>
    <w:basedOn w:val="Aufgabe1"/>
    <w:link w:val="Aufgabe2Zchn"/>
    <w:qFormat/>
    <w:rsid w:val="00146C50"/>
    <w:pPr>
      <w:tabs>
        <w:tab w:val="clear" w:pos="426"/>
      </w:tabs>
      <w:ind w:left="0" w:firstLine="0"/>
    </w:pPr>
  </w:style>
  <w:style w:type="paragraph" w:customStyle="1" w:styleId="Tafel1">
    <w:name w:val="Tafel1"/>
    <w:basedOn w:val="Aufgabe-Info"/>
    <w:link w:val="Tafel1Zchn"/>
    <w:qFormat/>
    <w:rsid w:val="00224709"/>
    <w:pPr>
      <w:pBdr>
        <w:top w:val="single" w:sz="4" w:space="1" w:color="000000"/>
        <w:left w:val="single" w:sz="4" w:space="4" w:color="000000"/>
        <w:bottom w:val="single" w:sz="4" w:space="1" w:color="000000"/>
        <w:right w:val="single" w:sz="4" w:space="4" w:color="000000"/>
      </w:pBdr>
      <w:ind w:left="426" w:right="565"/>
    </w:pPr>
  </w:style>
  <w:style w:type="paragraph" w:customStyle="1" w:styleId="Literatur">
    <w:name w:val="Literatur"/>
    <w:basedOn w:val="Aufgabe-AnweisungAufzhlung"/>
    <w:link w:val="LiteraturZchn"/>
    <w:qFormat/>
    <w:rsid w:val="007929A4"/>
    <w:rPr>
      <w:i w:val="0"/>
    </w:rPr>
  </w:style>
  <w:style w:type="paragraph" w:customStyle="1" w:styleId="Tafel2">
    <w:name w:val="Tafel2"/>
    <w:basedOn w:val="Tafel1"/>
    <w:link w:val="Tafel2Zchn"/>
    <w:qFormat/>
    <w:rsid w:val="00224709"/>
    <w:pPr>
      <w:tabs>
        <w:tab w:val="left" w:pos="851"/>
      </w:tabs>
      <w:ind w:left="851" w:hanging="425"/>
    </w:pPr>
  </w:style>
  <w:style w:type="paragraph" w:customStyle="1" w:styleId="Diagnosebogen1">
    <w:name w:val="Diagnosebogen1"/>
    <w:basedOn w:val="Standard"/>
    <w:link w:val="Diagnosebogen1Zchn"/>
    <w:qFormat/>
    <w:rsid w:val="001B61BB"/>
    <w:pPr>
      <w:spacing w:after="0" w:line="240" w:lineRule="auto"/>
      <w:jc w:val="left"/>
    </w:pPr>
    <w:rPr>
      <w:sz w:val="20"/>
    </w:rPr>
  </w:style>
  <w:style w:type="paragraph" w:customStyle="1" w:styleId="Aufgabe3">
    <w:name w:val="Aufgabe3"/>
    <w:basedOn w:val="Aufgabe-Info"/>
    <w:link w:val="Aufgabe3Zchn"/>
    <w:qFormat/>
    <w:rsid w:val="00224709"/>
    <w:pPr>
      <w:spacing w:before="120" w:after="240" w:line="276" w:lineRule="auto"/>
      <w:contextualSpacing/>
    </w:pPr>
    <w:rPr>
      <w:rFonts w:ascii="Arial" w:hAnsi="Arial"/>
    </w:rPr>
  </w:style>
  <w:style w:type="paragraph" w:styleId="Inhaltsverzeichnisberschrift">
    <w:name w:val="TOC Heading"/>
    <w:basedOn w:val="berschrift1"/>
    <w:next w:val="Standard"/>
    <w:uiPriority w:val="39"/>
    <w:semiHidden/>
    <w:unhideWhenUsed/>
    <w:qFormat/>
    <w:rsid w:val="00224709"/>
    <w:pPr>
      <w:keepNext/>
      <w:keepLines/>
      <w:spacing w:before="480" w:after="0"/>
      <w:jc w:val="left"/>
    </w:pPr>
    <w:rPr>
      <w:rFonts w:ascii="Cambria" w:hAnsi="Cambria" w:cs="Times New Roman"/>
      <w:bCs/>
      <w:iCs w:val="0"/>
      <w:color w:val="365F91"/>
      <w:sz w:val="28"/>
      <w:szCs w:val="28"/>
    </w:rPr>
  </w:style>
  <w:style w:type="paragraph" w:styleId="Titel">
    <w:name w:val="Title"/>
    <w:basedOn w:val="Autor"/>
    <w:next w:val="Standard"/>
    <w:link w:val="TitelZchn"/>
    <w:uiPriority w:val="10"/>
    <w:qFormat/>
    <w:rsid w:val="00C67AE9"/>
    <w:pPr>
      <w:spacing w:before="240" w:after="60" w:line="276" w:lineRule="auto"/>
      <w:jc w:val="center"/>
      <w:outlineLvl w:val="0"/>
    </w:pPr>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qFormat/>
    <w:rsid w:val="001B61BB"/>
    <w:pPr>
      <w:keepNext/>
      <w:keepLines/>
      <w:pageBreakBefore/>
      <w:spacing w:before="120" w:line="240" w:lineRule="auto"/>
      <w:jc w:val="center"/>
    </w:pPr>
    <w:rPr>
      <w:rFonts w:ascii="Calibri Light" w:hAnsi="Calibri Light"/>
      <w:sz w:val="18"/>
      <w:szCs w:val="20"/>
    </w:rPr>
  </w:style>
  <w:style w:type="paragraph" w:styleId="Sprechblasentext">
    <w:name w:val="Balloon Text"/>
    <w:basedOn w:val="Standard"/>
    <w:link w:val="SprechblasentextZchn"/>
    <w:uiPriority w:val="99"/>
    <w:semiHidden/>
    <w:unhideWhenUsed/>
    <w:qFormat/>
    <w:rsid w:val="00B3084B"/>
    <w:pPr>
      <w:spacing w:after="0" w:line="240" w:lineRule="auto"/>
    </w:pPr>
    <w:rPr>
      <w:rFonts w:ascii="Tahoma" w:hAnsi="Tahoma" w:cs="Tahoma"/>
      <w:sz w:val="16"/>
      <w:szCs w:val="16"/>
    </w:rPr>
  </w:style>
  <w:style w:type="paragraph" w:customStyle="1" w:styleId="Aufgabe-AnweisungAufzhlung">
    <w:name w:val="Aufgabe - Anweisung Aufzählung"/>
    <w:basedOn w:val="Aufgabe-Anweisung"/>
    <w:qFormat/>
    <w:rsid w:val="00224709"/>
    <w:pPr>
      <w:tabs>
        <w:tab w:val="left" w:pos="426"/>
      </w:tabs>
      <w:spacing w:after="120"/>
      <w:ind w:left="425" w:hanging="425"/>
    </w:pPr>
  </w:style>
  <w:style w:type="paragraph" w:customStyle="1" w:styleId="Aufgabe-Info">
    <w:name w:val="Aufgabe - Info"/>
    <w:qFormat/>
    <w:rsid w:val="00224709"/>
    <w:pPr>
      <w:spacing w:after="100" w:line="300" w:lineRule="auto"/>
    </w:pPr>
    <w:rPr>
      <w:rFonts w:ascii="Liberation Serif" w:hAnsi="Liberation Serif" w:cs="Arial"/>
      <w:sz w:val="22"/>
      <w:szCs w:val="22"/>
    </w:rPr>
  </w:style>
  <w:style w:type="paragraph" w:customStyle="1" w:styleId="Aufgabe-Anweisung">
    <w:name w:val="Aufgabe - Anweisung"/>
    <w:basedOn w:val="Aufgabe-Info"/>
    <w:qFormat/>
    <w:rsid w:val="00224709"/>
    <w:rPr>
      <w:i/>
    </w:rPr>
  </w:style>
  <w:style w:type="paragraph" w:styleId="Untertitel">
    <w:name w:val="Subtitle"/>
    <w:basedOn w:val="Standard"/>
    <w:next w:val="Standard"/>
    <w:link w:val="UntertitelZchn"/>
    <w:uiPriority w:val="11"/>
    <w:qFormat/>
    <w:rsid w:val="007929A4"/>
    <w:rPr>
      <w:rFonts w:asciiTheme="majorHAnsi" w:eastAsiaTheme="majorEastAsia" w:hAnsiTheme="majorHAnsi" w:cstheme="majorBidi"/>
      <w:i/>
      <w:iCs/>
      <w:color w:val="4F81BD" w:themeColor="accent1"/>
      <w:spacing w:val="15"/>
      <w:sz w:val="24"/>
      <w:szCs w:val="24"/>
    </w:rPr>
  </w:style>
  <w:style w:type="table" w:styleId="Tabellenraster">
    <w:name w:val="Table Grid"/>
    <w:basedOn w:val="NormaleTabelle"/>
    <w:rsid w:val="00D35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4E22D0"/>
    <w:rPr>
      <w:color w:val="0000FF" w:themeColor="hyperlink"/>
      <w:u w:val="single"/>
    </w:rPr>
  </w:style>
  <w:style w:type="character" w:customStyle="1" w:styleId="NichtaufgelsteErwhnung1">
    <w:name w:val="Nicht aufgelöste Erwähnung1"/>
    <w:basedOn w:val="Absatz-Standardschriftart"/>
    <w:uiPriority w:val="99"/>
    <w:semiHidden/>
    <w:unhideWhenUsed/>
    <w:rsid w:val="004E22D0"/>
    <w:rPr>
      <w:color w:val="605E5C"/>
      <w:shd w:val="clear" w:color="auto" w:fill="E1DFDD"/>
    </w:rPr>
  </w:style>
  <w:style w:type="character" w:styleId="Kommentarzeichen">
    <w:name w:val="annotation reference"/>
    <w:basedOn w:val="Absatz-Standardschriftart"/>
    <w:uiPriority w:val="99"/>
    <w:semiHidden/>
    <w:unhideWhenUsed/>
    <w:rsid w:val="00652773"/>
    <w:rPr>
      <w:sz w:val="16"/>
      <w:szCs w:val="16"/>
    </w:rPr>
  </w:style>
  <w:style w:type="paragraph" w:styleId="Kommentartext">
    <w:name w:val="annotation text"/>
    <w:basedOn w:val="Standard"/>
    <w:link w:val="KommentartextZchn"/>
    <w:uiPriority w:val="99"/>
    <w:semiHidden/>
    <w:unhideWhenUsed/>
    <w:rsid w:val="0065277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52773"/>
    <w:rPr>
      <w:rFonts w:ascii="Arial" w:hAnsi="Arial" w:cs="Arial"/>
    </w:rPr>
  </w:style>
  <w:style w:type="paragraph" w:styleId="Kommentarthema">
    <w:name w:val="annotation subject"/>
    <w:basedOn w:val="Kommentartext"/>
    <w:next w:val="Kommentartext"/>
    <w:link w:val="KommentarthemaZchn"/>
    <w:uiPriority w:val="99"/>
    <w:semiHidden/>
    <w:unhideWhenUsed/>
    <w:rsid w:val="00652773"/>
    <w:rPr>
      <w:b/>
      <w:bCs/>
    </w:rPr>
  </w:style>
  <w:style w:type="character" w:customStyle="1" w:styleId="KommentarthemaZchn">
    <w:name w:val="Kommentarthema Zchn"/>
    <w:basedOn w:val="KommentartextZchn"/>
    <w:link w:val="Kommentarthema"/>
    <w:uiPriority w:val="99"/>
    <w:semiHidden/>
    <w:rsid w:val="00652773"/>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977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Users\denishusemann\Downloads\Testergebn" TargetMode="External"/><Relationship Id="rId13" Type="http://schemas.openxmlformats.org/officeDocument/2006/relationships/image" Target="media/image3.svg"/><Relationship Id="rId18" Type="http://schemas.openxmlformats.org/officeDocument/2006/relationships/image" Target="media/image6.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1.jpe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25C27C7913142F98554ACF19EF77F9B"/>
        <w:category>
          <w:name w:val="Allgemein"/>
          <w:gallery w:val="placeholder"/>
        </w:category>
        <w:types>
          <w:type w:val="bbPlcHdr"/>
        </w:types>
        <w:behaviors>
          <w:behavior w:val="content"/>
        </w:behaviors>
        <w:guid w:val="{88D160C1-AEA2-468D-B4AB-1A140AB44BCE}"/>
      </w:docPartPr>
      <w:docPartBody>
        <w:p w:rsidR="00E26BB1" w:rsidRDefault="009602F4">
          <w:r w:rsidRPr="00D65143">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w:charset w:val="02"/>
    <w:family w:val="auto"/>
    <w:pitch w:val="default"/>
  </w:font>
  <w:font w:name="Arial">
    <w:panose1 w:val="020B0604020202020204"/>
    <w:charset w:val="00"/>
    <w:family w:val="swiss"/>
    <w:pitch w:val="variable"/>
    <w:sig w:usb0="E0002EFF" w:usb1="C000785B" w:usb2="00000009" w:usb3="00000000" w:csb0="000001FF" w:csb1="00000000"/>
  </w:font>
  <w:font w:name="Monotype Sorts">
    <w:altName w:val="Euclid Extra"/>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PingFang SC">
    <w:panose1 w:val="00000000000000000000"/>
    <w:charset w:val="88"/>
    <w:family w:val="swiss"/>
    <w:notTrueType/>
    <w:pitch w:val="variable"/>
    <w:sig w:usb0="A00002FF" w:usb1="7ACFFDFB" w:usb2="00000016" w:usb3="00000000" w:csb0="0014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7"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2F4"/>
    <w:rsid w:val="000F0A97"/>
    <w:rsid w:val="00103EA7"/>
    <w:rsid w:val="00112501"/>
    <w:rsid w:val="004A1438"/>
    <w:rsid w:val="00507C38"/>
    <w:rsid w:val="00607BBF"/>
    <w:rsid w:val="006269B9"/>
    <w:rsid w:val="007C3B9C"/>
    <w:rsid w:val="007C77A2"/>
    <w:rsid w:val="009041E7"/>
    <w:rsid w:val="009602F4"/>
    <w:rsid w:val="00993D9F"/>
    <w:rsid w:val="00A94D27"/>
    <w:rsid w:val="00BD1AC5"/>
    <w:rsid w:val="00C323FE"/>
    <w:rsid w:val="00E26BB1"/>
    <w:rsid w:val="00E9440A"/>
    <w:rsid w:val="00F4192F"/>
    <w:rsid w:val="00FE0F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9602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CA10D-976B-4628-B8C3-BE0FC5B88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576</Words>
  <Characters>54033</Characters>
  <Application>Microsoft Office Word</Application>
  <DocSecurity>0</DocSecurity>
  <Lines>450</Lines>
  <Paragraphs>124</Paragraphs>
  <ScaleCrop>false</ScaleCrop>
  <HeadingPairs>
    <vt:vector size="2" baseType="variant">
      <vt:variant>
        <vt:lpstr>Titel</vt:lpstr>
      </vt:variant>
      <vt:variant>
        <vt:i4>1</vt:i4>
      </vt:variant>
    </vt:vector>
  </HeadingPairs>
  <TitlesOfParts>
    <vt:vector size="1" baseType="lpstr">
      <vt:lpstr>UV 5.8 – Modellieren einfacher Zusammenhänge: Fermi-Aufgaben</vt:lpstr>
    </vt:vector>
  </TitlesOfParts>
  <Company>QUA-LiS.NRW</Company>
  <LinksUpToDate>false</LinksUpToDate>
  <CharactersWithSpaces>6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V 5.8 – Modellieren einfacher Zusammenhänge: Fermi-Aufgaben</dc:title>
  <dc:subject>Modellieren mit Fermi-Aufgaben</dc:subject>
  <cp:keywords>Modellieren; Funktionen; Arithmetik/Algebra</cp:keywords>
  <dc:description/>
  <cp:revision>3</cp:revision>
  <cp:lastPrinted>2020-01-13T08:20:00Z</cp:lastPrinted>
  <dcterms:created xsi:type="dcterms:W3CDTF">2020-01-28T08:10:00Z</dcterms:created>
  <dcterms:modified xsi:type="dcterms:W3CDTF">2020-01-28T08:12: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QUA-LiS.NRW</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ategory">
    <vt:lpwstr>KLP, Lehrplannavigator, Mathematik, Gymnasium, konkretisierte Unterrichtsvorhaben</vt:lpwstr>
  </property>
  <property fmtid="{D5CDD505-2E9C-101B-9397-08002B2CF9AE}" pid="10" name="contentStatus">
    <vt:lpwstr>Entwurf</vt:lpwstr>
  </property>
  <property fmtid="{D5CDD505-2E9C-101B-9397-08002B2CF9AE}" pid="11" name="CitaviDocumentProperty_7">
    <vt:lpwstr>Sinus-Phase5</vt:lpwstr>
  </property>
  <property fmtid="{D5CDD505-2E9C-101B-9397-08002B2CF9AE}" pid="12" name="CitaviDocumentProperty_0">
    <vt:lpwstr>aacc821d-2de0-4809-83c8-3811a156d53c</vt:lpwstr>
  </property>
  <property fmtid="{D5CDD505-2E9C-101B-9397-08002B2CF9AE}" pid="13" name="CitaviDocumentProperty_8">
    <vt:lpwstr>Q:\Projekte\SINUS\Grundlagenliteratur\Sinus-Phase5\Sinus-Phase5.ctv5</vt:lpwstr>
  </property>
  <property fmtid="{D5CDD505-2E9C-101B-9397-08002B2CF9AE}" pid="14" name="CitaviDocumentProperty_1">
    <vt:lpwstr>5.7.1.0</vt:lpwstr>
  </property>
  <property fmtid="{D5CDD505-2E9C-101B-9397-08002B2CF9AE}" pid="15" name="CitaviDocumentProperty_6">
    <vt:lpwstr>True</vt:lpwstr>
  </property>
</Properties>
</file>